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charts/chart1.xml" ContentType="application/vnd.openxmlformats-officedocument.drawingml.chart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AA0276" w14:textId="77777777" w:rsidR="00F82502" w:rsidRPr="008E7D3D" w:rsidRDefault="00F82502" w:rsidP="004A7D39">
      <w:pPr>
        <w:spacing w:line="360" w:lineRule="auto"/>
        <w:ind w:right="4"/>
        <w:jc w:val="both"/>
        <w:outlineLvl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</w:t>
      </w:r>
      <w:r w:rsidRPr="008E7D3D">
        <w:rPr>
          <w:rFonts w:ascii="Times New Roman" w:hAnsi="Times New Roman" w:cs="Times New Roman"/>
          <w:b/>
          <w:sz w:val="24"/>
          <w:szCs w:val="24"/>
        </w:rPr>
        <w:t xml:space="preserve"> METHODS</w:t>
      </w:r>
    </w:p>
    <w:p w14:paraId="3F2D4541" w14:textId="77777777" w:rsidR="00F82502" w:rsidRPr="00077B5A" w:rsidRDefault="00F82502" w:rsidP="004A7D39">
      <w:pPr>
        <w:spacing w:line="360" w:lineRule="auto"/>
        <w:ind w:right="4"/>
        <w:jc w:val="both"/>
        <w:outlineLvl w:val="0"/>
        <w:rPr>
          <w:rFonts w:ascii="Times New Roman" w:hAnsi="Times New Roman" w:cs="Times New Roman"/>
          <w:i/>
          <w:sz w:val="24"/>
          <w:szCs w:val="24"/>
        </w:rPr>
      </w:pPr>
      <w:r w:rsidRPr="00077B5A">
        <w:rPr>
          <w:rFonts w:ascii="Times New Roman" w:hAnsi="Times New Roman" w:cs="Times New Roman"/>
          <w:i/>
          <w:sz w:val="24"/>
          <w:szCs w:val="24"/>
        </w:rPr>
        <w:t>Production of Dairy Products</w:t>
      </w:r>
    </w:p>
    <w:p w14:paraId="46C6A707" w14:textId="64865763" w:rsidR="00F82502" w:rsidRPr="008E7D3D" w:rsidRDefault="00F82502" w:rsidP="00F8250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E7D3D">
        <w:rPr>
          <w:rFonts w:ascii="Times New Roman" w:hAnsi="Times New Roman" w:cs="Times New Roman"/>
          <w:sz w:val="24"/>
          <w:szCs w:val="24"/>
        </w:rPr>
        <w:t xml:space="preserve">Both </w:t>
      </w:r>
      <w:r w:rsidR="003B65B8">
        <w:rPr>
          <w:rFonts w:ascii="Times New Roman" w:hAnsi="Times New Roman" w:cs="Times New Roman"/>
          <w:sz w:val="24"/>
          <w:szCs w:val="24"/>
        </w:rPr>
        <w:t xml:space="preserve">dairy </w:t>
      </w:r>
      <w:r w:rsidRPr="008E7D3D">
        <w:rPr>
          <w:rFonts w:ascii="Times New Roman" w:hAnsi="Times New Roman" w:cs="Times New Roman"/>
          <w:sz w:val="24"/>
          <w:szCs w:val="24"/>
        </w:rPr>
        <w:t xml:space="preserve">products were prepared at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Agroscope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, Federal Research Station for Agriculture (Bern) to industrial standards in accordance with Swiss food legislation. </w:t>
      </w:r>
      <w:r w:rsidR="004A7D39">
        <w:rPr>
          <w:rFonts w:ascii="Times New Roman" w:hAnsi="Times New Roman" w:cs="Times New Roman"/>
          <w:bCs/>
          <w:iCs/>
          <w:sz w:val="24"/>
          <w:szCs w:val="24"/>
        </w:rPr>
        <w:t>The yog</w:t>
      </w:r>
      <w:r w:rsidR="003B65B8">
        <w:rPr>
          <w:rFonts w:ascii="Times New Roman" w:hAnsi="Times New Roman" w:cs="Times New Roman"/>
          <w:bCs/>
          <w:iCs/>
          <w:sz w:val="24"/>
          <w:szCs w:val="24"/>
        </w:rPr>
        <w:t>urt</w:t>
      </w:r>
      <w:r w:rsidRPr="008E7D3D">
        <w:rPr>
          <w:rFonts w:ascii="Times New Roman" w:hAnsi="Times New Roman" w:cs="Times New Roman"/>
          <w:bCs/>
          <w:iCs/>
          <w:sz w:val="24"/>
          <w:szCs w:val="24"/>
        </w:rPr>
        <w:t xml:space="preserve"> culture </w:t>
      </w:r>
      <w:r w:rsidRPr="008E7D3D">
        <w:rPr>
          <w:rFonts w:ascii="Times New Roman" w:hAnsi="Times New Roman" w:cs="Times New Roman"/>
          <w:sz w:val="24"/>
          <w:szCs w:val="24"/>
        </w:rPr>
        <w:t>was added with LGG to milk (preheated to 39</w:t>
      </w:r>
      <w:r w:rsidRPr="008E7D3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8E7D3D">
        <w:rPr>
          <w:rFonts w:ascii="Times New Roman" w:hAnsi="Times New Roman" w:cs="Times New Roman"/>
          <w:sz w:val="24"/>
          <w:szCs w:val="24"/>
        </w:rPr>
        <w:t>C) and stirred for five minutes before incubation at 39</w:t>
      </w:r>
      <w:r w:rsidRPr="008E7D3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8E7D3D">
        <w:rPr>
          <w:rFonts w:ascii="Times New Roman" w:hAnsi="Times New Roman" w:cs="Times New Roman"/>
          <w:sz w:val="24"/>
          <w:szCs w:val="24"/>
        </w:rPr>
        <w:t xml:space="preserve">C until pH reached 4.6. The acidified milk was prepared to mimic the appearance and texture of the </w:t>
      </w:r>
      <w:r w:rsidR="004A7D39">
        <w:rPr>
          <w:rFonts w:ascii="Times New Roman" w:hAnsi="Times New Roman" w:cs="Times New Roman"/>
          <w:sz w:val="24"/>
          <w:szCs w:val="24"/>
        </w:rPr>
        <w:t>yog</w:t>
      </w:r>
      <w:r>
        <w:rPr>
          <w:rFonts w:ascii="Times New Roman" w:hAnsi="Times New Roman" w:cs="Times New Roman"/>
          <w:sz w:val="24"/>
          <w:szCs w:val="24"/>
        </w:rPr>
        <w:t>urt</w:t>
      </w:r>
      <w:r w:rsidRPr="008E7D3D">
        <w:rPr>
          <w:rFonts w:ascii="Times New Roman" w:hAnsi="Times New Roman" w:cs="Times New Roman"/>
          <w:sz w:val="24"/>
          <w:szCs w:val="24"/>
        </w:rPr>
        <w:t xml:space="preserve"> by </w:t>
      </w:r>
      <w:r w:rsidRPr="00CD20CE">
        <w:rPr>
          <w:rFonts w:ascii="Times New Roman" w:hAnsi="Times New Roman" w:cs="Times New Roman"/>
          <w:sz w:val="24"/>
          <w:szCs w:val="24"/>
        </w:rPr>
        <w:t>the addition of</w:t>
      </w:r>
      <w:r w:rsidR="007265EE" w:rsidRPr="00CD20CE">
        <w:rPr>
          <w:rFonts w:ascii="Times New Roman" w:hAnsi="Times New Roman" w:cs="Times New Roman"/>
          <w:sz w:val="24"/>
          <w:szCs w:val="24"/>
        </w:rPr>
        <w:t xml:space="preserve"> </w:t>
      </w:r>
      <w:r w:rsidR="007265EE" w:rsidRPr="00CD20CE">
        <w:rPr>
          <w:rFonts w:ascii="Times New Roman" w:hAnsi="Times New Roman" w:cs="Times New Roman"/>
          <w:sz w:val="24"/>
          <w:szCs w:val="24"/>
          <w:lang w:val="en-GB"/>
        </w:rPr>
        <w:t>2% D-(+)-</w:t>
      </w:r>
      <w:proofErr w:type="spellStart"/>
      <w:r w:rsidR="007265EE" w:rsidRPr="00CD20CE">
        <w:rPr>
          <w:rFonts w:ascii="Times New Roman" w:hAnsi="Times New Roman" w:cs="Times New Roman"/>
          <w:sz w:val="24"/>
          <w:szCs w:val="24"/>
          <w:lang w:val="en-GB"/>
        </w:rPr>
        <w:t>glucono</w:t>
      </w:r>
      <w:proofErr w:type="spellEnd"/>
      <w:r w:rsidR="007265EE" w:rsidRPr="00CD20CE">
        <w:rPr>
          <w:rFonts w:ascii="Times New Roman" w:hAnsi="Times New Roman" w:cs="Times New Roman"/>
          <w:sz w:val="24"/>
          <w:szCs w:val="24"/>
          <w:lang w:val="en-GB"/>
        </w:rPr>
        <w:t xml:space="preserve">-delta-lactone </w:t>
      </w:r>
      <w:r w:rsidR="007265EE" w:rsidRPr="00CD20CE">
        <w:rPr>
          <w:rFonts w:ascii="Times New Roman" w:hAnsi="Times New Roman" w:cs="Times New Roman"/>
          <w:sz w:val="24"/>
          <w:szCs w:val="24"/>
        </w:rPr>
        <w:t xml:space="preserve">powder </w:t>
      </w:r>
      <w:r w:rsidR="007265EE" w:rsidRPr="00CD20CE">
        <w:rPr>
          <w:rFonts w:ascii="Times New Roman" w:hAnsi="Times New Roman" w:cs="Times New Roman"/>
          <w:sz w:val="24"/>
          <w:szCs w:val="24"/>
          <w:lang w:val="en-GB"/>
        </w:rPr>
        <w:t xml:space="preserve">(GDL, ≥ 99.0%, </w:t>
      </w:r>
      <w:proofErr w:type="spellStart"/>
      <w:r w:rsidR="007265EE" w:rsidRPr="00CD20CE">
        <w:rPr>
          <w:rFonts w:ascii="Times New Roman" w:hAnsi="Times New Roman" w:cs="Times New Roman"/>
          <w:sz w:val="24"/>
          <w:szCs w:val="24"/>
          <w:lang w:val="en-GB"/>
        </w:rPr>
        <w:t>Jungbunzlauer</w:t>
      </w:r>
      <w:proofErr w:type="spellEnd"/>
      <w:r w:rsidR="007265EE" w:rsidRPr="00CD20CE">
        <w:rPr>
          <w:rFonts w:ascii="Times New Roman" w:hAnsi="Times New Roman" w:cs="Times New Roman"/>
          <w:sz w:val="24"/>
          <w:szCs w:val="24"/>
          <w:lang w:val="en-GB"/>
        </w:rPr>
        <w:t xml:space="preserve"> AG, </w:t>
      </w:r>
      <w:proofErr w:type="gramStart"/>
      <w:r w:rsidR="007265EE" w:rsidRPr="00CD20CE">
        <w:rPr>
          <w:rFonts w:ascii="Times New Roman" w:hAnsi="Times New Roman" w:cs="Times New Roman"/>
          <w:sz w:val="24"/>
          <w:szCs w:val="24"/>
          <w:lang w:val="en-GB"/>
        </w:rPr>
        <w:t>Switzerland)</w:t>
      </w:r>
      <w:r w:rsidR="007265EE" w:rsidRPr="007265EE">
        <w:rPr>
          <w:rFonts w:ascii="Times New Roman" w:hAnsi="Times New Roman" w:cs="Times New Roman"/>
          <w:sz w:val="24"/>
          <w:szCs w:val="24"/>
        </w:rPr>
        <w:t xml:space="preserve"> </w:t>
      </w:r>
      <w:r w:rsidRPr="007265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8E7D3D">
        <w:rPr>
          <w:rFonts w:ascii="Times New Roman" w:hAnsi="Times New Roman" w:cs="Times New Roman"/>
          <w:sz w:val="24"/>
          <w:szCs w:val="24"/>
          <w:lang w:val="en-GB"/>
        </w:rPr>
        <w:t>dissolved</w:t>
      </w:r>
      <w:proofErr w:type="gramEnd"/>
      <w:r w:rsidRPr="008E7D3D">
        <w:rPr>
          <w:rFonts w:ascii="Times New Roman" w:hAnsi="Times New Roman" w:cs="Times New Roman"/>
          <w:sz w:val="24"/>
          <w:szCs w:val="24"/>
          <w:lang w:val="en-GB"/>
        </w:rPr>
        <w:t xml:space="preserve"> at room temperat</w:t>
      </w:r>
      <w:r w:rsidR="003B65B8">
        <w:rPr>
          <w:rFonts w:ascii="Times New Roman" w:hAnsi="Times New Roman" w:cs="Times New Roman"/>
          <w:sz w:val="24"/>
          <w:szCs w:val="24"/>
          <w:lang w:val="en-GB"/>
        </w:rPr>
        <w:t>ure by stirring for 5</w:t>
      </w:r>
      <w:r w:rsidR="007265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B65B8">
        <w:rPr>
          <w:rFonts w:ascii="Times New Roman" w:hAnsi="Times New Roman" w:cs="Times New Roman"/>
          <w:sz w:val="24"/>
          <w:szCs w:val="24"/>
          <w:lang w:val="en-GB"/>
        </w:rPr>
        <w:t>min</w:t>
      </w:r>
      <w:r w:rsidRPr="008E7D3D">
        <w:rPr>
          <w:rFonts w:ascii="Times New Roman" w:hAnsi="Times New Roman" w:cs="Times New Roman"/>
          <w:sz w:val="24"/>
          <w:szCs w:val="24"/>
        </w:rPr>
        <w:t xml:space="preserve"> followed by incubation until the pH reached 4.6. Both products were stored immediately at 4</w:t>
      </w:r>
      <w:r w:rsidRPr="008E7D3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8E7D3D">
        <w:rPr>
          <w:rFonts w:ascii="Times New Roman" w:hAnsi="Times New Roman" w:cs="Times New Roman"/>
          <w:sz w:val="24"/>
          <w:szCs w:val="24"/>
        </w:rPr>
        <w:t xml:space="preserve">C upon reaching the target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pH.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The products were p</w:t>
      </w:r>
      <w:r w:rsidR="00894641">
        <w:rPr>
          <w:rFonts w:ascii="Times New Roman" w:hAnsi="Times New Roman" w:cs="Times New Roman"/>
          <w:sz w:val="24"/>
          <w:szCs w:val="24"/>
        </w:rPr>
        <w:t xml:space="preserve">repared in batches of 12-36 </w:t>
      </w:r>
      <w:proofErr w:type="spellStart"/>
      <w:r w:rsidR="00894641">
        <w:rPr>
          <w:rFonts w:ascii="Times New Roman" w:hAnsi="Times New Roman" w:cs="Times New Roman"/>
          <w:sz w:val="24"/>
          <w:szCs w:val="24"/>
        </w:rPr>
        <w:t>lit</w:t>
      </w:r>
      <w:r w:rsidRPr="008E7D3D">
        <w:rPr>
          <w:rFonts w:ascii="Times New Roman" w:hAnsi="Times New Roman" w:cs="Times New Roman"/>
          <w:sz w:val="24"/>
          <w:szCs w:val="24"/>
        </w:rPr>
        <w:t>r</w:t>
      </w:r>
      <w:r w:rsidR="00894641">
        <w:rPr>
          <w:rFonts w:ascii="Times New Roman" w:hAnsi="Times New Roman" w:cs="Times New Roman"/>
          <w:sz w:val="24"/>
          <w:szCs w:val="24"/>
        </w:rPr>
        <w:t>e</w:t>
      </w:r>
      <w:r w:rsidRPr="008E7D3D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>. Quality controls were carried out by the Quality Assurance Laboratory (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Agroscope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4E029E45" w14:textId="77777777" w:rsidR="00F82502" w:rsidRPr="00DC4D98" w:rsidRDefault="00F82502" w:rsidP="00F8250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E7D3D">
        <w:rPr>
          <w:rFonts w:ascii="Times New Roman" w:hAnsi="Times New Roman" w:cs="Times New Roman"/>
          <w:sz w:val="24"/>
          <w:szCs w:val="24"/>
        </w:rPr>
        <w:t xml:space="preserve">Fat was assessed by </w:t>
      </w:r>
      <w:proofErr w:type="spellStart"/>
      <w:r w:rsidRPr="008E7D3D">
        <w:rPr>
          <w:rFonts w:ascii="Times New Roman" w:eastAsia="Times New Roman" w:hAnsi="Times New Roman" w:cs="Times New Roman"/>
          <w:sz w:val="24"/>
          <w:szCs w:val="24"/>
          <w:lang w:eastAsia="fr-CH"/>
        </w:rPr>
        <w:t>Roese</w:t>
      </w:r>
      <w:proofErr w:type="spellEnd"/>
      <w:r w:rsidRPr="008E7D3D">
        <w:rPr>
          <w:rFonts w:ascii="Times New Roman" w:eastAsia="Times New Roman" w:hAnsi="Times New Roman" w:cs="Times New Roman"/>
          <w:sz w:val="24"/>
          <w:szCs w:val="24"/>
          <w:lang w:eastAsia="fr-CH"/>
        </w:rPr>
        <w:t xml:space="preserve">-Gottlieb gravimetric method and dry matter assessed by gravimetric method (2h at </w:t>
      </w:r>
      <w:r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fr-CH"/>
        </w:rPr>
        <w:t>87°C)</w:t>
      </w:r>
      <w:r w:rsidRPr="008E7D3D">
        <w:rPr>
          <w:rFonts w:ascii="Times New Roman" w:eastAsia="Times New Roman" w:hAnsi="Times New Roman" w:cs="Times New Roman"/>
          <w:sz w:val="24"/>
          <w:szCs w:val="24"/>
          <w:lang w:eastAsia="fr-CH"/>
        </w:rPr>
        <w:t xml:space="preserve">. Nitrogen was assessed the Nitrogen </w:t>
      </w:r>
      <w:proofErr w:type="spellStart"/>
      <w:r w:rsidRPr="008E7D3D">
        <w:rPr>
          <w:rFonts w:ascii="Times New Roman" w:eastAsia="Times New Roman" w:hAnsi="Times New Roman" w:cs="Times New Roman"/>
          <w:sz w:val="24"/>
          <w:szCs w:val="24"/>
          <w:lang w:eastAsia="fr-CH"/>
        </w:rPr>
        <w:t>Kjeldahl</w:t>
      </w:r>
      <w:proofErr w:type="spellEnd"/>
      <w:r w:rsidRPr="008E7D3D">
        <w:rPr>
          <w:rFonts w:ascii="Times New Roman" w:eastAsia="Times New Roman" w:hAnsi="Times New Roman" w:cs="Times New Roman"/>
          <w:sz w:val="24"/>
          <w:szCs w:val="24"/>
          <w:lang w:eastAsia="fr-CH"/>
        </w:rPr>
        <w:t xml:space="preserve"> method with potentiometric titration. </w:t>
      </w:r>
      <w:r w:rsidRPr="008E7D3D">
        <w:rPr>
          <w:rFonts w:ascii="Times New Roman" w:hAnsi="Times New Roman" w:cs="Times New Roman"/>
          <w:sz w:val="24"/>
          <w:szCs w:val="24"/>
        </w:rPr>
        <w:t>Protein content was defined as the nitrogen content mult</w:t>
      </w:r>
      <w:r w:rsidR="00894641">
        <w:rPr>
          <w:rFonts w:ascii="Times New Roman" w:hAnsi="Times New Roman" w:cs="Times New Roman"/>
          <w:sz w:val="24"/>
          <w:szCs w:val="24"/>
        </w:rPr>
        <w:t>iplied by the Jones conversion f</w:t>
      </w:r>
      <w:r w:rsidRPr="008E7D3D">
        <w:rPr>
          <w:rFonts w:ascii="Times New Roman" w:hAnsi="Times New Roman" w:cs="Times New Roman"/>
          <w:sz w:val="24"/>
          <w:szCs w:val="24"/>
        </w:rPr>
        <w:t xml:space="preserve">actor for milk (6.38) </w:t>
      </w:r>
      <w:r w:rsidR="001D3579" w:rsidRPr="008E7D3D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es&lt;/Author&gt;&lt;Year&gt;1941.&lt;/Year&gt;&lt;RecNum&gt;384&lt;/RecNum&gt;&lt;DisplayText&gt;&lt;style face="superscript"&gt;(1)&lt;/style&gt;&lt;/DisplayText&gt;&lt;record&gt;&lt;rec-number&gt;384&lt;/rec-number&gt;&lt;foreign-keys&gt;&lt;key app="EN" db-id="5vzafv2dhpww9iets06p5r0grt5vrve92a20" timestamp="1470383572"&gt;384&lt;/key&gt;&lt;/foreign-keys&gt;&lt;ref-type name="Government Document"&gt;46&lt;/ref-type&gt;&lt;contributors&gt;&lt;authors&gt;&lt;author&gt;Jones, D. B. &lt;/author&gt;&lt;/authors&gt;&lt;secondary-authors&gt;&lt;author&gt;US Department of Agriculture&lt;/author&gt;&lt;/secondary-authors&gt;&lt;/contributors&gt;&lt;titles&gt;&lt;title&gt;Factors for converting percentages of nitrogen in foods and feeds into percentages of protein &lt;/title&gt;&lt;tertiary-title&gt;Circular&lt;/tertiary-title&gt;&lt;/titles&gt;&lt;pages&gt;22&lt;/pages&gt;&lt;number&gt; 183&lt;/number&gt;&lt;dates&gt;&lt;year&gt;1941. &lt;/year&gt;&lt;/dates&gt;&lt;pub-location&gt;Washington, DC&lt;/pub-location&gt;&lt;publisher&gt;U.S. Government Printing Office&lt;/publisher&gt;&lt;urls&gt;&lt;/urls&gt;&lt;/record&gt;&lt;/Cite&gt;&lt;/EndNote&gt;</w:instrText>
      </w:r>
      <w:r w:rsidR="001D3579" w:rsidRPr="008E7D3D">
        <w:rPr>
          <w:rFonts w:ascii="Times New Roman" w:hAnsi="Times New Roman" w:cs="Times New Roman"/>
          <w:sz w:val="24"/>
          <w:szCs w:val="24"/>
        </w:rPr>
        <w:fldChar w:fldCharType="separate"/>
      </w:r>
      <w:r w:rsidRPr="00F82502">
        <w:rPr>
          <w:rFonts w:ascii="Times New Roman" w:hAnsi="Times New Roman" w:cs="Times New Roman"/>
          <w:noProof/>
          <w:sz w:val="24"/>
          <w:szCs w:val="24"/>
          <w:vertAlign w:val="superscript"/>
        </w:rPr>
        <w:t>(1)</w:t>
      </w:r>
      <w:r w:rsidR="001D3579" w:rsidRPr="008E7D3D">
        <w:rPr>
          <w:rFonts w:ascii="Times New Roman" w:hAnsi="Times New Roman" w:cs="Times New Roman"/>
          <w:sz w:val="24"/>
          <w:szCs w:val="24"/>
        </w:rPr>
        <w:fldChar w:fldCharType="end"/>
      </w:r>
      <w:r w:rsidRPr="008E7D3D">
        <w:rPr>
          <w:rFonts w:ascii="Times New Roman" w:hAnsi="Times New Roman" w:cs="Times New Roman"/>
          <w:sz w:val="24"/>
          <w:szCs w:val="24"/>
        </w:rPr>
        <w:t xml:space="preserve">. Enzymatic spectrophotometric analysis of the products were completed to quantify L-lactate, D-lactate and total lactate (adapted protocol from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Boehringer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Manheim, using an automated spectrophotometric analyzer,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ScientificTM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Gallery Automated Photometric Analyzer, Switzerland), acetate (protocol according to manufacturers,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Boehringer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Manheim), lactose (glucose moiety assessment by lactose hydrolysis with b-galactosidase followed by oxidation and redox reaction using ABTS), galactose (assessment of produced NADH at 340 nm,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ScientificTM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Gallery Automated Photometric Analyzer), and glucose (Enzymatic spectrophotometric determination, NADPH measurement at 340 nm). Free amino acids were assessed with Gallery spectrophotometric analyzer (Thermo, Switzerla</w:t>
      </w:r>
      <w:r w:rsidR="00DC4D98">
        <w:rPr>
          <w:rFonts w:ascii="Times New Roman" w:hAnsi="Times New Roman" w:cs="Times New Roman"/>
          <w:sz w:val="24"/>
          <w:szCs w:val="24"/>
        </w:rPr>
        <w:t>nd) after derivatization with o-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phthaldialdehyde</w:t>
      </w:r>
      <w:proofErr w:type="spellEnd"/>
      <w:r w:rsidRPr="008E7D3D">
        <w:rPr>
          <w:rFonts w:ascii="Times New Roman" w:hAnsi="Times New Roman" w:cs="Times New Roman"/>
          <w:sz w:val="24"/>
          <w:szCs w:val="24"/>
        </w:rPr>
        <w:t xml:space="preserve"> in the presence of 2-Mercapto-ethansulfonic acid. All biochemical analyses of the products complied with ISO / IEC 17025:2005 requirements.</w:t>
      </w:r>
    </w:p>
    <w:p w14:paraId="557E9807" w14:textId="77777777" w:rsidR="00894641" w:rsidRDefault="00F82502" w:rsidP="00F82502">
      <w:pPr>
        <w:spacing w:line="360" w:lineRule="auto"/>
        <w:ind w:right="4"/>
        <w:jc w:val="both"/>
        <w:rPr>
          <w:rStyle w:val="Strong"/>
          <w:rFonts w:ascii="Times New Roman" w:hAnsi="Times New Roman" w:cs="Times New Roman"/>
          <w:sz w:val="24"/>
          <w:szCs w:val="24"/>
        </w:rPr>
        <w:sectPr w:rsidR="00894641" w:rsidSect="00894641">
          <w:headerReference w:type="default" r:id="rId8"/>
          <w:pgSz w:w="11906" w:h="16838"/>
          <w:pgMar w:top="1134" w:right="993" w:bottom="1134" w:left="1134" w:header="720" w:footer="720" w:gutter="0"/>
          <w:lnNumType w:countBy="1" w:restart="continuous"/>
          <w:cols w:space="720"/>
        </w:sectPr>
      </w:pPr>
      <w:r w:rsidRPr="008E7D3D">
        <w:rPr>
          <w:rFonts w:ascii="Times New Roman" w:hAnsi="Times New Roman" w:cs="Times New Roman"/>
          <w:sz w:val="24"/>
          <w:szCs w:val="24"/>
        </w:rPr>
        <w:t xml:space="preserve">Carbohydrate and total sugar content of the products were </w:t>
      </w:r>
      <w:r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fr-CH"/>
        </w:rPr>
        <w:t xml:space="preserve">calculated from the sum of the </w:t>
      </w:r>
      <w:proofErr w:type="spellStart"/>
      <w:r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fr-CH"/>
        </w:rPr>
        <w:t>analysed</w:t>
      </w:r>
      <w:proofErr w:type="spellEnd"/>
      <w:r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fr-CH"/>
        </w:rPr>
        <w:t xml:space="preserve"> sugars</w:t>
      </w:r>
      <w:r w:rsidRPr="008E7D3D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fr-CH"/>
        </w:rPr>
        <w:t>.</w:t>
      </w:r>
      <w:r w:rsidRPr="008E7D3D">
        <w:rPr>
          <w:rFonts w:ascii="Times New Roman" w:hAnsi="Times New Roman" w:cs="Times New Roman"/>
          <w:sz w:val="24"/>
          <w:szCs w:val="24"/>
        </w:rPr>
        <w:t xml:space="preserve"> Total energy content was calculated using Atwater conversion factors to assess total energy content </w:t>
      </w:r>
      <w:r w:rsidR="001D3579" w:rsidRPr="00EE3DB9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uthgate&lt;/Author&gt;&lt;Year&gt;1981&lt;/Year&gt;&lt;RecNum&gt;383&lt;/RecNum&gt;&lt;DisplayText&gt;&lt;style face="superscript"&gt;(2)&lt;/style&gt;&lt;/DisplayText&gt;&lt;record&gt;&lt;rec-number&gt;383&lt;/rec-number&gt;&lt;foreign-keys&gt;&lt;key app="EN" db-id="5vzafv2dhpww9iets06p5r0grt5vrve92a20" timestamp="1470382839"&gt;383&lt;/key&gt;&lt;/foreign-keys&gt;&lt;ref-type name="Government Document"&gt;46&lt;/ref-type&gt;&lt;contributors&gt;&lt;authors&gt;&lt;author&gt;D.A.T. Southgate&lt;/author&gt;&lt;author&gt; A.R.C. Food Research Institute&lt;/author&gt;&lt;/authors&gt;&lt;secondary-authors&gt;&lt;author&gt; Food and Agriculture Organization of the United Nations, World Health Organization, The United Nations University&lt;/author&gt;&lt;/secondary-authors&gt;&lt;/contributors&gt;&lt;titles&gt;&lt;title&gt;THE RELATIONSHIP BETWEEN FOOD COMPOSITION AND AVAILABLE ENERGY&lt;/title&gt;&lt;/titles&gt;&lt;dates&gt;&lt;year&gt;1981&lt;/year&gt;&lt;/dates&gt;&lt;pub-location&gt;Provisional Agenda Item 4.1.3, Joint FAO/WHO/UNU Expert Consultation on Energy and Protein Requirements, Rome, 5 to 17 October 1981. &lt;/pub-location&gt;&lt;isbn&gt; ESN: FAO/WHO/UNU EPR/81/41 August 1981&lt;/isbn&gt;&lt;urls&gt;&lt;/urls&gt;&lt;access-date&gt;03.08.2016&lt;/access-date&gt;&lt;/record&gt;&lt;/Cite&gt;&lt;/EndNote&gt;</w:instrText>
      </w:r>
      <w:r w:rsidR="001D3579" w:rsidRPr="00EE3DB9">
        <w:rPr>
          <w:rFonts w:ascii="Times New Roman" w:hAnsi="Times New Roman" w:cs="Times New Roman"/>
          <w:sz w:val="24"/>
          <w:szCs w:val="24"/>
        </w:rPr>
        <w:fldChar w:fldCharType="separate"/>
      </w:r>
      <w:r w:rsidRPr="00F82502">
        <w:rPr>
          <w:rFonts w:ascii="Times New Roman" w:hAnsi="Times New Roman" w:cs="Times New Roman"/>
          <w:noProof/>
          <w:sz w:val="24"/>
          <w:szCs w:val="24"/>
          <w:vertAlign w:val="superscript"/>
        </w:rPr>
        <w:t>(2)</w:t>
      </w:r>
      <w:r w:rsidR="001D3579" w:rsidRPr="00EE3DB9">
        <w:rPr>
          <w:rFonts w:ascii="Times New Roman" w:hAnsi="Times New Roman" w:cs="Times New Roman"/>
          <w:sz w:val="24"/>
          <w:szCs w:val="24"/>
        </w:rPr>
        <w:fldChar w:fldCharType="end"/>
      </w:r>
      <w:r w:rsidRPr="00EE3DB9"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Strong"/>
          <w:rFonts w:ascii="Times New Roman" w:hAnsi="Times New Roman" w:cs="Times New Roman"/>
          <w:b w:val="0"/>
          <w:sz w:val="24"/>
          <w:szCs w:val="24"/>
        </w:rPr>
        <w:t xml:space="preserve"> Nutrient composition data is presented in Supplementary</w:t>
      </w:r>
      <w:r w:rsidRPr="00EE3DB9">
        <w:rPr>
          <w:rStyle w:val="Strong"/>
          <w:rFonts w:ascii="Times New Roman" w:hAnsi="Times New Roman" w:cs="Times New Roman"/>
          <w:b w:val="0"/>
          <w:sz w:val="24"/>
          <w:szCs w:val="24"/>
        </w:rPr>
        <w:t xml:space="preserve"> Table </w:t>
      </w:r>
      <w:r>
        <w:rPr>
          <w:rStyle w:val="Strong"/>
          <w:rFonts w:ascii="Times New Roman" w:hAnsi="Times New Roman" w:cs="Times New Roman"/>
          <w:b w:val="0"/>
          <w:sz w:val="24"/>
          <w:szCs w:val="24"/>
        </w:rPr>
        <w:t>S</w:t>
      </w:r>
      <w:r w:rsidRPr="00EE3DB9">
        <w:rPr>
          <w:rStyle w:val="Strong"/>
          <w:rFonts w:ascii="Times New Roman" w:hAnsi="Times New Roman" w:cs="Times New Roman"/>
          <w:b w:val="0"/>
          <w:sz w:val="24"/>
          <w:szCs w:val="24"/>
        </w:rPr>
        <w:t>1</w:t>
      </w:r>
      <w:r w:rsidR="00894641">
        <w:rPr>
          <w:rStyle w:val="Strong"/>
          <w:rFonts w:ascii="Times New Roman" w:hAnsi="Times New Roman" w:cs="Times New Roman"/>
          <w:sz w:val="24"/>
          <w:szCs w:val="24"/>
        </w:rPr>
        <w:t>.</w:t>
      </w:r>
    </w:p>
    <w:p w14:paraId="749B3203" w14:textId="77777777" w:rsidR="00F82502" w:rsidRPr="00F82502" w:rsidRDefault="00F82502" w:rsidP="004A7D39">
      <w:pPr>
        <w:outlineLvl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</w:t>
      </w:r>
      <w:r w:rsidRPr="00F82502">
        <w:rPr>
          <w:rFonts w:ascii="Times New Roman" w:hAnsi="Times New Roman" w:cs="Times New Roman"/>
          <w:b/>
          <w:sz w:val="24"/>
          <w:szCs w:val="24"/>
        </w:rPr>
        <w:t>eferen</w:t>
      </w:r>
      <w:r>
        <w:rPr>
          <w:rFonts w:ascii="Times New Roman" w:hAnsi="Times New Roman" w:cs="Times New Roman"/>
          <w:b/>
          <w:sz w:val="24"/>
          <w:szCs w:val="24"/>
        </w:rPr>
        <w:t>c</w:t>
      </w:r>
      <w:r w:rsidRPr="00F82502">
        <w:rPr>
          <w:rFonts w:ascii="Times New Roman" w:hAnsi="Times New Roman" w:cs="Times New Roman"/>
          <w:b/>
          <w:sz w:val="24"/>
          <w:szCs w:val="24"/>
        </w:rPr>
        <w:t>es</w:t>
      </w:r>
    </w:p>
    <w:p w14:paraId="00DA8565" w14:textId="77777777" w:rsidR="00BE75CE" w:rsidRPr="00BE75CE" w:rsidRDefault="001D3579" w:rsidP="00BE75CE">
      <w:pPr>
        <w:pStyle w:val="EndNoteBibliography"/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BE75CE">
        <w:rPr>
          <w:rFonts w:ascii="Times New Roman" w:hAnsi="Times New Roman" w:cs="Times New Roman"/>
          <w:sz w:val="24"/>
          <w:szCs w:val="24"/>
        </w:rPr>
        <w:fldChar w:fldCharType="begin"/>
      </w:r>
      <w:r w:rsidR="00F82502" w:rsidRPr="00BE75C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E75CE">
        <w:rPr>
          <w:rFonts w:ascii="Times New Roman" w:hAnsi="Times New Roman" w:cs="Times New Roman"/>
          <w:sz w:val="24"/>
          <w:szCs w:val="24"/>
        </w:rPr>
        <w:fldChar w:fldCharType="separate"/>
      </w:r>
      <w:r w:rsidR="00BE75CE" w:rsidRPr="00BE75CE">
        <w:rPr>
          <w:rFonts w:ascii="Times New Roman" w:hAnsi="Times New Roman" w:cs="Times New Roman"/>
          <w:noProof/>
          <w:sz w:val="24"/>
          <w:szCs w:val="24"/>
        </w:rPr>
        <w:t>1. Jones DB (1941. ) Factors for converting percentages of nitrogen in foods and feeds into percentages of protein pp. 22 [UDo Agriculture, editor]. Washington, DC: U.S. Government Printing Office.</w:t>
      </w:r>
    </w:p>
    <w:p w14:paraId="5A3C212C" w14:textId="77777777" w:rsidR="00E4293C" w:rsidRDefault="00BE75CE" w:rsidP="00BE75CE">
      <w:pPr>
        <w:pStyle w:val="EndNoteBibliography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BE75CE">
        <w:rPr>
          <w:rFonts w:ascii="Times New Roman" w:hAnsi="Times New Roman" w:cs="Times New Roman"/>
          <w:noProof/>
          <w:sz w:val="24"/>
          <w:szCs w:val="24"/>
        </w:rPr>
        <w:lastRenderedPageBreak/>
        <w:t>2. Southgate DAT, Institute ARCFR (1981) THE RELATIONSHIP BETWEEN FOOD COMPOSITION AND AVAILABLE ENERGY [WHO Food and Agriculture Organization of the United Nations, The United Nations University, editor]. Provisional Agenda Item 4.1.3, Joint FAO/WHO/UNU Expert Consultation on Energy and Protein Requireme</w:t>
      </w:r>
      <w:r w:rsidR="003B65B8">
        <w:rPr>
          <w:rFonts w:ascii="Times New Roman" w:hAnsi="Times New Roman" w:cs="Times New Roman"/>
          <w:noProof/>
          <w:sz w:val="24"/>
          <w:szCs w:val="24"/>
        </w:rPr>
        <w:t>nts, Rome, 5 to 17 October 1981</w:t>
      </w:r>
      <w:r w:rsidRPr="00BE75CE">
        <w:rPr>
          <w:rFonts w:ascii="Times New Roman" w:hAnsi="Times New Roman" w:cs="Times New Roman"/>
          <w:noProof/>
          <w:sz w:val="24"/>
          <w:szCs w:val="24"/>
        </w:rPr>
        <w:t xml:space="preserve"> .</w:t>
      </w:r>
      <w:r w:rsidR="00E4293C">
        <w:rPr>
          <w:rFonts w:ascii="Times New Roman" w:hAnsi="Times New Roman" w:cs="Times New Roman"/>
          <w:noProof/>
          <w:sz w:val="24"/>
          <w:szCs w:val="24"/>
        </w:rPr>
        <w:br w:type="page"/>
      </w:r>
    </w:p>
    <w:p w14:paraId="4FD178A4" w14:textId="77777777" w:rsidR="00894641" w:rsidRDefault="00894641" w:rsidP="00BE75CE">
      <w:pPr>
        <w:pStyle w:val="EndNoteBibliography"/>
        <w:spacing w:line="360" w:lineRule="auto"/>
        <w:rPr>
          <w:rFonts w:ascii="Times New Roman" w:eastAsia="Arial" w:hAnsi="Times New Roman" w:cs="Times New Roman"/>
          <w:b/>
          <w:sz w:val="24"/>
          <w:szCs w:val="24"/>
          <w:u w:val="single"/>
        </w:rPr>
        <w:sectPr w:rsidR="00894641" w:rsidSect="00894641">
          <w:type w:val="continuous"/>
          <w:pgSz w:w="11906" w:h="16838"/>
          <w:pgMar w:top="1134" w:right="993" w:bottom="1134" w:left="1134" w:header="720" w:footer="720" w:gutter="0"/>
          <w:cols w:space="720"/>
        </w:sectPr>
      </w:pPr>
    </w:p>
    <w:p w14:paraId="320E00D9" w14:textId="77777777" w:rsidR="00BE75CE" w:rsidRPr="00BE75CE" w:rsidRDefault="00E4293C" w:rsidP="004A7D39">
      <w:pPr>
        <w:pStyle w:val="EndNoteBibliography"/>
        <w:spacing w:line="360" w:lineRule="auto"/>
        <w:outlineLvl w:val="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  <w:u w:val="single"/>
        </w:rPr>
        <w:lastRenderedPageBreak/>
        <w:t>Online Supporting Material</w:t>
      </w:r>
      <w:r w:rsidRPr="008E7D3D">
        <w:rPr>
          <w:rFonts w:ascii="Times New Roman" w:eastAsia="Arial" w:hAnsi="Times New Roman" w:cs="Times New Roman"/>
          <w:b/>
          <w:sz w:val="24"/>
          <w:szCs w:val="24"/>
          <w:u w:val="single"/>
        </w:rPr>
        <w:t xml:space="preserve"> - T</w:t>
      </w:r>
      <w:r>
        <w:rPr>
          <w:rFonts w:ascii="Times New Roman" w:eastAsia="Arial" w:hAnsi="Times New Roman" w:cs="Times New Roman"/>
          <w:b/>
          <w:sz w:val="24"/>
          <w:szCs w:val="24"/>
          <w:u w:val="single"/>
        </w:rPr>
        <w:t>ables</w:t>
      </w:r>
    </w:p>
    <w:tbl>
      <w:tblPr>
        <w:tblpPr w:leftFromText="141" w:rightFromText="141" w:vertAnchor="text" w:horzAnchor="page" w:tblpX="3223" w:tblpY="269"/>
        <w:tblW w:w="10855" w:type="dxa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428"/>
        <w:gridCol w:w="1691"/>
        <w:gridCol w:w="946"/>
        <w:gridCol w:w="1427"/>
        <w:gridCol w:w="951"/>
        <w:gridCol w:w="3412"/>
      </w:tblGrid>
      <w:tr w:rsidR="00E4293C" w:rsidRPr="008E7D3D" w14:paraId="19AD9BEC" w14:textId="77777777" w:rsidTr="00E4293C">
        <w:trPr>
          <w:trHeight w:val="478"/>
        </w:trPr>
        <w:tc>
          <w:tcPr>
            <w:tcW w:w="2428" w:type="dxa"/>
            <w:vMerge w:val="restart"/>
            <w:tcBorders>
              <w:top w:val="nil"/>
              <w:bottom w:val="nil"/>
            </w:tcBorders>
            <w:shd w:val="clear" w:color="auto" w:fill="auto"/>
          </w:tcPr>
          <w:p w14:paraId="5E43536E" w14:textId="77777777" w:rsidR="00E4293C" w:rsidRPr="008E7D3D" w:rsidRDefault="00E4293C" w:rsidP="00E4293C">
            <w:pPr>
              <w:spacing w:after="0" w:line="360" w:lineRule="auto"/>
              <w:ind w:left="75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 </w:t>
            </w:r>
          </w:p>
        </w:tc>
        <w:tc>
          <w:tcPr>
            <w:tcW w:w="5015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E4918E" w14:textId="77777777" w:rsidR="00E4293C" w:rsidRPr="008E7D3D" w:rsidRDefault="00E4293C" w:rsidP="00E4293C">
            <w:pPr>
              <w:spacing w:after="0" w:line="360" w:lineRule="auto"/>
              <w:ind w:left="332" w:right="211"/>
              <w:jc w:val="center"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Nutritional content of test  products </w:t>
            </w:r>
          </w:p>
          <w:p w14:paraId="76B0D251" w14:textId="77777777" w:rsidR="00E4293C" w:rsidRPr="008E7D3D" w:rsidRDefault="00E4293C" w:rsidP="00E4293C">
            <w:pPr>
              <w:spacing w:after="0" w:line="360" w:lineRule="auto"/>
              <w:ind w:left="332" w:right="211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(per 100 g )</w:t>
            </w:r>
          </w:p>
        </w:tc>
        <w:tc>
          <w:tcPr>
            <w:tcW w:w="34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81768B" w14:textId="77777777" w:rsidR="00E4293C" w:rsidRPr="008E7D3D" w:rsidRDefault="003B65B8" w:rsidP="003B65B8">
            <w:pPr>
              <w:spacing w:after="0" w:line="360" w:lineRule="auto"/>
              <w:ind w:left="332" w:right="211"/>
              <w:jc w:val="center"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Nutritional content of normal</w:t>
            </w:r>
            <w:r w:rsidR="00E4293C"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milk (per 100ml)</w:t>
            </w:r>
          </w:p>
        </w:tc>
      </w:tr>
      <w:tr w:rsidR="00E4293C" w:rsidRPr="008E7D3D" w14:paraId="6C4C7A9E" w14:textId="77777777" w:rsidTr="00E4293C">
        <w:trPr>
          <w:trHeight w:val="485"/>
        </w:trPr>
        <w:tc>
          <w:tcPr>
            <w:tcW w:w="2428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34437617" w14:textId="77777777" w:rsidR="00E4293C" w:rsidRPr="008E7D3D" w:rsidRDefault="00E4293C" w:rsidP="00E4293C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6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162387" w14:textId="77777777" w:rsidR="00E4293C" w:rsidRPr="008E7D3D" w:rsidRDefault="00E4293C" w:rsidP="00E4293C">
            <w:pPr>
              <w:spacing w:after="0" w:line="360" w:lineRule="auto"/>
              <w:ind w:left="7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Acidified milk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B5DBD59" w14:textId="77777777" w:rsidR="00E4293C" w:rsidRPr="008E7D3D" w:rsidRDefault="00E4293C" w:rsidP="00E4293C">
            <w:pPr>
              <w:spacing w:after="0" w:line="360" w:lineRule="auto"/>
              <w:ind w:left="15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EM</w:t>
            </w:r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35C7DE" w14:textId="3AA93C8A" w:rsidR="00E4293C" w:rsidRPr="008E7D3D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Probiotic </w:t>
            </w:r>
            <w:r w:rsidR="004A7D39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yogurt</w:t>
            </w:r>
          </w:p>
        </w:tc>
        <w:tc>
          <w:tcPr>
            <w:tcW w:w="9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8413C88" w14:textId="77777777" w:rsidR="00E4293C" w:rsidRPr="008E7D3D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EM</w:t>
            </w:r>
          </w:p>
        </w:tc>
        <w:tc>
          <w:tcPr>
            <w:tcW w:w="34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9BBFFAD" w14:textId="77777777" w:rsidR="00E4293C" w:rsidRPr="008E7D3D" w:rsidRDefault="00E4293C" w:rsidP="00E4293C">
            <w:pPr>
              <w:spacing w:after="0" w:line="360" w:lineRule="auto"/>
              <w:ind w:left="72"/>
              <w:jc w:val="center"/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UHT milk</w:t>
            </w:r>
          </w:p>
        </w:tc>
      </w:tr>
      <w:tr w:rsidR="00E4293C" w:rsidRPr="008E7D3D" w14:paraId="1187DBC4" w14:textId="77777777" w:rsidTr="00E4293C">
        <w:trPr>
          <w:trHeight w:val="413"/>
        </w:trPr>
        <w:tc>
          <w:tcPr>
            <w:tcW w:w="2428" w:type="dxa"/>
            <w:shd w:val="clear" w:color="auto" w:fill="auto"/>
          </w:tcPr>
          <w:p w14:paraId="4D08F962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Energy (kJ) </w:t>
            </w:r>
          </w:p>
        </w:tc>
        <w:tc>
          <w:tcPr>
            <w:tcW w:w="1691" w:type="dxa"/>
            <w:tcBorders>
              <w:top w:val="single" w:sz="4" w:space="0" w:color="auto"/>
            </w:tcBorders>
            <w:shd w:val="clear" w:color="auto" w:fill="auto"/>
          </w:tcPr>
          <w:p w14:paraId="6C53F359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294</w:t>
            </w:r>
          </w:p>
        </w:tc>
        <w:tc>
          <w:tcPr>
            <w:tcW w:w="946" w:type="dxa"/>
            <w:tcBorders>
              <w:top w:val="single" w:sz="4" w:space="0" w:color="auto"/>
            </w:tcBorders>
            <w:shd w:val="clear" w:color="auto" w:fill="auto"/>
          </w:tcPr>
          <w:p w14:paraId="6BAB99DC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8</w:t>
            </w:r>
            <w:r w:rsidR="003B65B8">
              <w:rPr>
                <w:rFonts w:ascii="Times New Roman" w:eastAsia="Arial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shd w:val="clear" w:color="auto" w:fill="auto"/>
          </w:tcPr>
          <w:p w14:paraId="313A88EE" w14:textId="77777777" w:rsidR="00E4293C" w:rsidRPr="00FC6869" w:rsidRDefault="00E4293C" w:rsidP="00E4293C">
            <w:pPr>
              <w:spacing w:after="0" w:line="360" w:lineRule="auto"/>
              <w:ind w:left="14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265</w:t>
            </w:r>
          </w:p>
        </w:tc>
        <w:tc>
          <w:tcPr>
            <w:tcW w:w="951" w:type="dxa"/>
            <w:tcBorders>
              <w:top w:val="single" w:sz="4" w:space="0" w:color="auto"/>
            </w:tcBorders>
            <w:shd w:val="clear" w:color="auto" w:fill="auto"/>
          </w:tcPr>
          <w:p w14:paraId="2DA3DD9E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2.1</w:t>
            </w:r>
            <w:r w:rsidR="003B65B8">
              <w:rPr>
                <w:rFonts w:ascii="Times New Roman" w:eastAsia="Arial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412" w:type="dxa"/>
            <w:tcBorders>
              <w:top w:val="single" w:sz="4" w:space="0" w:color="auto"/>
            </w:tcBorders>
            <w:shd w:val="clear" w:color="auto" w:fill="auto"/>
          </w:tcPr>
          <w:p w14:paraId="0279B0FF" w14:textId="77777777" w:rsidR="00E4293C" w:rsidRPr="00FC6869" w:rsidRDefault="00E4293C" w:rsidP="00E4293C">
            <w:pPr>
              <w:spacing w:after="0" w:line="360" w:lineRule="auto"/>
              <w:ind w:left="16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270 </w:t>
            </w:r>
          </w:p>
        </w:tc>
      </w:tr>
      <w:tr w:rsidR="00E4293C" w:rsidRPr="008E7D3D" w14:paraId="2FE1FD3E" w14:textId="77777777" w:rsidTr="00E4293C">
        <w:trPr>
          <w:trHeight w:val="413"/>
        </w:trPr>
        <w:tc>
          <w:tcPr>
            <w:tcW w:w="2428" w:type="dxa"/>
            <w:shd w:val="clear" w:color="auto" w:fill="auto"/>
          </w:tcPr>
          <w:p w14:paraId="2406995E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Carbohydrate (g) </w:t>
            </w:r>
          </w:p>
        </w:tc>
        <w:tc>
          <w:tcPr>
            <w:tcW w:w="1691" w:type="dxa"/>
            <w:shd w:val="clear" w:color="auto" w:fill="auto"/>
          </w:tcPr>
          <w:p w14:paraId="2C36673E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946" w:type="dxa"/>
            <w:shd w:val="clear" w:color="auto" w:fill="auto"/>
          </w:tcPr>
          <w:p w14:paraId="3E2382ED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427" w:type="dxa"/>
            <w:shd w:val="clear" w:color="auto" w:fill="auto"/>
          </w:tcPr>
          <w:p w14:paraId="736289EC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951" w:type="dxa"/>
            <w:shd w:val="clear" w:color="auto" w:fill="auto"/>
          </w:tcPr>
          <w:p w14:paraId="26521C0C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3412" w:type="dxa"/>
            <w:shd w:val="clear" w:color="auto" w:fill="auto"/>
          </w:tcPr>
          <w:p w14:paraId="370AAED5" w14:textId="77777777" w:rsidR="00E4293C" w:rsidRPr="00FC6869" w:rsidRDefault="00E4293C" w:rsidP="00E4293C">
            <w:pPr>
              <w:spacing w:after="0" w:line="360" w:lineRule="auto"/>
              <w:ind w:left="16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4.9 </w:t>
            </w:r>
          </w:p>
        </w:tc>
      </w:tr>
      <w:tr w:rsidR="00E4293C" w:rsidRPr="008E7D3D" w14:paraId="05F39E21" w14:textId="77777777" w:rsidTr="00E4293C">
        <w:trPr>
          <w:trHeight w:val="408"/>
        </w:trPr>
        <w:tc>
          <w:tcPr>
            <w:tcW w:w="2428" w:type="dxa"/>
            <w:tcBorders>
              <w:left w:val="nil"/>
              <w:right w:val="nil"/>
            </w:tcBorders>
            <w:shd w:val="clear" w:color="auto" w:fill="auto"/>
          </w:tcPr>
          <w:p w14:paraId="0BBD0187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Protein (g) ** </w:t>
            </w:r>
          </w:p>
        </w:tc>
        <w:tc>
          <w:tcPr>
            <w:tcW w:w="1691" w:type="dxa"/>
            <w:tcBorders>
              <w:left w:val="nil"/>
              <w:right w:val="nil"/>
            </w:tcBorders>
            <w:shd w:val="clear" w:color="auto" w:fill="auto"/>
          </w:tcPr>
          <w:p w14:paraId="6CF04EE3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946" w:type="dxa"/>
            <w:tcBorders>
              <w:left w:val="nil"/>
              <w:right w:val="nil"/>
            </w:tcBorders>
            <w:shd w:val="clear" w:color="auto" w:fill="auto"/>
          </w:tcPr>
          <w:p w14:paraId="5A0F592B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427" w:type="dxa"/>
            <w:tcBorders>
              <w:left w:val="nil"/>
              <w:right w:val="nil"/>
            </w:tcBorders>
            <w:shd w:val="clear" w:color="auto" w:fill="auto"/>
          </w:tcPr>
          <w:p w14:paraId="19DCA675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</w:tcPr>
          <w:p w14:paraId="40EA9631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3412" w:type="dxa"/>
            <w:tcBorders>
              <w:left w:val="nil"/>
              <w:right w:val="nil"/>
            </w:tcBorders>
            <w:shd w:val="clear" w:color="auto" w:fill="auto"/>
          </w:tcPr>
          <w:p w14:paraId="0290BEC8" w14:textId="77777777" w:rsidR="00E4293C" w:rsidRPr="00FC6869" w:rsidRDefault="00E4293C" w:rsidP="00E4293C">
            <w:pPr>
              <w:spacing w:after="0" w:line="360" w:lineRule="auto"/>
              <w:ind w:left="16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3.2 </w:t>
            </w:r>
          </w:p>
        </w:tc>
      </w:tr>
      <w:tr w:rsidR="00E4293C" w:rsidRPr="008E7D3D" w14:paraId="55933886" w14:textId="77777777" w:rsidTr="00E4293C">
        <w:trPr>
          <w:trHeight w:val="413"/>
        </w:trPr>
        <w:tc>
          <w:tcPr>
            <w:tcW w:w="2428" w:type="dxa"/>
            <w:shd w:val="clear" w:color="auto" w:fill="auto"/>
          </w:tcPr>
          <w:p w14:paraId="6E06168E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Fat (g) ** </w:t>
            </w:r>
          </w:p>
        </w:tc>
        <w:tc>
          <w:tcPr>
            <w:tcW w:w="1691" w:type="dxa"/>
            <w:shd w:val="clear" w:color="auto" w:fill="auto"/>
          </w:tcPr>
          <w:p w14:paraId="7A9C29C1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946" w:type="dxa"/>
            <w:shd w:val="clear" w:color="auto" w:fill="auto"/>
          </w:tcPr>
          <w:p w14:paraId="53FABC7C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427" w:type="dxa"/>
            <w:shd w:val="clear" w:color="auto" w:fill="auto"/>
          </w:tcPr>
          <w:p w14:paraId="551DC620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951" w:type="dxa"/>
            <w:shd w:val="clear" w:color="auto" w:fill="auto"/>
          </w:tcPr>
          <w:p w14:paraId="724694BC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3412" w:type="dxa"/>
            <w:shd w:val="clear" w:color="auto" w:fill="auto"/>
          </w:tcPr>
          <w:p w14:paraId="18C4EBB5" w14:textId="77777777" w:rsidR="00E4293C" w:rsidRPr="00FC6869" w:rsidRDefault="00E4293C" w:rsidP="00E4293C">
            <w:pPr>
              <w:spacing w:after="0" w:line="360" w:lineRule="auto"/>
              <w:ind w:left="16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3.6 </w:t>
            </w:r>
          </w:p>
        </w:tc>
      </w:tr>
      <w:tr w:rsidR="00E4293C" w:rsidRPr="008E7D3D" w14:paraId="3B993B38" w14:textId="77777777" w:rsidTr="00E4293C">
        <w:trPr>
          <w:trHeight w:val="413"/>
        </w:trPr>
        <w:tc>
          <w:tcPr>
            <w:tcW w:w="2428" w:type="dxa"/>
            <w:tcBorders>
              <w:left w:val="nil"/>
              <w:right w:val="nil"/>
            </w:tcBorders>
            <w:shd w:val="clear" w:color="auto" w:fill="auto"/>
          </w:tcPr>
          <w:p w14:paraId="0BEC483F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Total sugars (g) </w:t>
            </w:r>
          </w:p>
        </w:tc>
        <w:tc>
          <w:tcPr>
            <w:tcW w:w="1691" w:type="dxa"/>
            <w:tcBorders>
              <w:left w:val="nil"/>
              <w:right w:val="nil"/>
            </w:tcBorders>
            <w:shd w:val="clear" w:color="auto" w:fill="auto"/>
          </w:tcPr>
          <w:p w14:paraId="029C4B05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946" w:type="dxa"/>
            <w:tcBorders>
              <w:left w:val="nil"/>
              <w:right w:val="nil"/>
            </w:tcBorders>
            <w:shd w:val="clear" w:color="auto" w:fill="auto"/>
          </w:tcPr>
          <w:p w14:paraId="40F69FC9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427" w:type="dxa"/>
            <w:tcBorders>
              <w:left w:val="nil"/>
              <w:right w:val="nil"/>
            </w:tcBorders>
            <w:shd w:val="clear" w:color="auto" w:fill="auto"/>
          </w:tcPr>
          <w:p w14:paraId="505CB8DD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</w:tcPr>
          <w:p w14:paraId="102CD4C6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3412" w:type="dxa"/>
            <w:tcBorders>
              <w:left w:val="nil"/>
              <w:right w:val="nil"/>
            </w:tcBorders>
            <w:shd w:val="clear" w:color="auto" w:fill="auto"/>
          </w:tcPr>
          <w:p w14:paraId="22EB6548" w14:textId="77777777" w:rsidR="00E4293C" w:rsidRPr="00FC6869" w:rsidRDefault="00E4293C" w:rsidP="00E4293C">
            <w:pPr>
              <w:spacing w:after="0" w:line="360" w:lineRule="auto"/>
              <w:ind w:left="16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4.9 </w:t>
            </w:r>
          </w:p>
        </w:tc>
      </w:tr>
      <w:tr w:rsidR="00E4293C" w:rsidRPr="008E7D3D" w14:paraId="7993C5D8" w14:textId="77777777" w:rsidTr="00E4293C">
        <w:trPr>
          <w:trHeight w:val="408"/>
        </w:trPr>
        <w:tc>
          <w:tcPr>
            <w:tcW w:w="2428" w:type="dxa"/>
            <w:shd w:val="clear" w:color="auto" w:fill="auto"/>
          </w:tcPr>
          <w:p w14:paraId="0081B8CD" w14:textId="77777777" w:rsidR="00E4293C" w:rsidRPr="00FC6869" w:rsidRDefault="00E4293C" w:rsidP="00E4293C">
            <w:pPr>
              <w:spacing w:after="0" w:line="360" w:lineRule="auto"/>
              <w:ind w:left="72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Lactose monohydrate (g)</w:t>
            </w:r>
            <w:r w:rsidRPr="00FC686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*</w:t>
            </w: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691" w:type="dxa"/>
            <w:shd w:val="clear" w:color="auto" w:fill="auto"/>
          </w:tcPr>
          <w:p w14:paraId="0B9B41B4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946" w:type="dxa"/>
            <w:shd w:val="clear" w:color="auto" w:fill="auto"/>
          </w:tcPr>
          <w:p w14:paraId="5E3456D4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427" w:type="dxa"/>
            <w:shd w:val="clear" w:color="auto" w:fill="auto"/>
          </w:tcPr>
          <w:p w14:paraId="18F3F073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951" w:type="dxa"/>
            <w:shd w:val="clear" w:color="auto" w:fill="auto"/>
          </w:tcPr>
          <w:p w14:paraId="615C3D73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3412" w:type="dxa"/>
            <w:shd w:val="clear" w:color="auto" w:fill="auto"/>
          </w:tcPr>
          <w:p w14:paraId="2AAE3E2B" w14:textId="77777777" w:rsidR="00E4293C" w:rsidRPr="00FC6869" w:rsidRDefault="00E4293C" w:rsidP="00E4293C">
            <w:pPr>
              <w:spacing w:after="0" w:line="360" w:lineRule="auto"/>
              <w:ind w:left="15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NA </w:t>
            </w:r>
          </w:p>
        </w:tc>
      </w:tr>
      <w:tr w:rsidR="00E4293C" w:rsidRPr="008E7D3D" w14:paraId="679C55FC" w14:textId="77777777" w:rsidTr="00E4293C">
        <w:trPr>
          <w:trHeight w:val="413"/>
        </w:trPr>
        <w:tc>
          <w:tcPr>
            <w:tcW w:w="2428" w:type="dxa"/>
            <w:tcBorders>
              <w:left w:val="nil"/>
              <w:right w:val="nil"/>
            </w:tcBorders>
            <w:shd w:val="clear" w:color="auto" w:fill="auto"/>
          </w:tcPr>
          <w:p w14:paraId="3519E196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Galactose (g)</w:t>
            </w:r>
            <w:r w:rsidRPr="00FC686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*</w:t>
            </w: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691" w:type="dxa"/>
            <w:tcBorders>
              <w:left w:val="nil"/>
              <w:right w:val="nil"/>
            </w:tcBorders>
            <w:shd w:val="clear" w:color="auto" w:fill="auto"/>
          </w:tcPr>
          <w:p w14:paraId="3CF0038B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</w:t>
            </w:r>
          </w:p>
        </w:tc>
        <w:tc>
          <w:tcPr>
            <w:tcW w:w="946" w:type="dxa"/>
            <w:tcBorders>
              <w:left w:val="nil"/>
              <w:right w:val="nil"/>
            </w:tcBorders>
            <w:shd w:val="clear" w:color="auto" w:fill="auto"/>
          </w:tcPr>
          <w:p w14:paraId="5EC4D358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427" w:type="dxa"/>
            <w:tcBorders>
              <w:left w:val="nil"/>
              <w:right w:val="nil"/>
            </w:tcBorders>
            <w:shd w:val="clear" w:color="auto" w:fill="auto"/>
          </w:tcPr>
          <w:p w14:paraId="3FECCDBB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</w:tcPr>
          <w:p w14:paraId="7A9D54F3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3412" w:type="dxa"/>
            <w:tcBorders>
              <w:left w:val="nil"/>
              <w:right w:val="nil"/>
            </w:tcBorders>
            <w:shd w:val="clear" w:color="auto" w:fill="auto"/>
          </w:tcPr>
          <w:p w14:paraId="00D0DC34" w14:textId="77777777" w:rsidR="00E4293C" w:rsidRPr="00FC6869" w:rsidRDefault="00E4293C" w:rsidP="00E4293C">
            <w:pPr>
              <w:spacing w:after="0" w:line="360" w:lineRule="auto"/>
              <w:ind w:left="15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NA </w:t>
            </w:r>
          </w:p>
        </w:tc>
      </w:tr>
      <w:tr w:rsidR="00E4293C" w:rsidRPr="008E7D3D" w14:paraId="6D4FD974" w14:textId="77777777" w:rsidTr="00E4293C">
        <w:trPr>
          <w:trHeight w:val="413"/>
        </w:trPr>
        <w:tc>
          <w:tcPr>
            <w:tcW w:w="2428" w:type="dxa"/>
            <w:shd w:val="clear" w:color="auto" w:fill="auto"/>
          </w:tcPr>
          <w:p w14:paraId="739B8CFF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Glucose (g)</w:t>
            </w:r>
            <w:r w:rsidRPr="00FC686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*</w:t>
            </w: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691" w:type="dxa"/>
            <w:shd w:val="clear" w:color="auto" w:fill="auto"/>
          </w:tcPr>
          <w:p w14:paraId="317CFFE2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</w:t>
            </w:r>
          </w:p>
        </w:tc>
        <w:tc>
          <w:tcPr>
            <w:tcW w:w="946" w:type="dxa"/>
            <w:shd w:val="clear" w:color="auto" w:fill="auto"/>
          </w:tcPr>
          <w:p w14:paraId="237154A6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427" w:type="dxa"/>
            <w:shd w:val="clear" w:color="auto" w:fill="auto"/>
          </w:tcPr>
          <w:p w14:paraId="4DC92C16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</w:t>
            </w:r>
          </w:p>
        </w:tc>
        <w:tc>
          <w:tcPr>
            <w:tcW w:w="951" w:type="dxa"/>
            <w:shd w:val="clear" w:color="auto" w:fill="auto"/>
          </w:tcPr>
          <w:p w14:paraId="39AD2248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3412" w:type="dxa"/>
            <w:shd w:val="clear" w:color="auto" w:fill="auto"/>
          </w:tcPr>
          <w:p w14:paraId="4208F946" w14:textId="77777777" w:rsidR="00E4293C" w:rsidRPr="00FC6869" w:rsidRDefault="00E4293C" w:rsidP="00E4293C">
            <w:pPr>
              <w:spacing w:after="0" w:line="360" w:lineRule="auto"/>
              <w:ind w:left="15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NA </w:t>
            </w:r>
          </w:p>
        </w:tc>
      </w:tr>
      <w:tr w:rsidR="00E4293C" w:rsidRPr="008E7D3D" w14:paraId="4C98A258" w14:textId="77777777" w:rsidTr="00E4293C">
        <w:trPr>
          <w:trHeight w:val="415"/>
        </w:trPr>
        <w:tc>
          <w:tcPr>
            <w:tcW w:w="2428" w:type="dxa"/>
            <w:tcBorders>
              <w:left w:val="nil"/>
              <w:right w:val="nil"/>
            </w:tcBorders>
            <w:shd w:val="clear" w:color="auto" w:fill="auto"/>
          </w:tcPr>
          <w:p w14:paraId="2B562DFA" w14:textId="77777777" w:rsidR="00E4293C" w:rsidRPr="00FC6869" w:rsidRDefault="00E4293C" w:rsidP="00E4293C">
            <w:pPr>
              <w:spacing w:after="0" w:line="360" w:lineRule="auto"/>
              <w:ind w:left="72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Total lactate (g) </w:t>
            </w:r>
            <w:r w:rsidRPr="00FC686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*</w:t>
            </w:r>
            <w:r w:rsidRPr="00FC686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691" w:type="dxa"/>
            <w:tcBorders>
              <w:left w:val="nil"/>
              <w:right w:val="nil"/>
            </w:tcBorders>
            <w:shd w:val="clear" w:color="auto" w:fill="auto"/>
          </w:tcPr>
          <w:p w14:paraId="242EACF5" w14:textId="77777777" w:rsidR="00E4293C" w:rsidRPr="00FC6869" w:rsidRDefault="00E4293C" w:rsidP="00E4293C">
            <w:pPr>
              <w:spacing w:after="0" w:line="360" w:lineRule="auto"/>
              <w:ind w:left="1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</w:t>
            </w:r>
          </w:p>
        </w:tc>
        <w:tc>
          <w:tcPr>
            <w:tcW w:w="946" w:type="dxa"/>
            <w:tcBorders>
              <w:left w:val="nil"/>
              <w:right w:val="nil"/>
            </w:tcBorders>
            <w:shd w:val="clear" w:color="auto" w:fill="auto"/>
          </w:tcPr>
          <w:p w14:paraId="2DAE0461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427" w:type="dxa"/>
            <w:tcBorders>
              <w:left w:val="nil"/>
              <w:right w:val="nil"/>
            </w:tcBorders>
            <w:shd w:val="clear" w:color="auto" w:fill="auto"/>
          </w:tcPr>
          <w:p w14:paraId="07EABAC2" w14:textId="77777777" w:rsidR="00E4293C" w:rsidRPr="00FC6869" w:rsidRDefault="00E4293C" w:rsidP="00E4293C">
            <w:pPr>
              <w:spacing w:after="0" w:line="360" w:lineRule="auto"/>
              <w:ind w:left="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951" w:type="dxa"/>
            <w:tcBorders>
              <w:left w:val="nil"/>
              <w:right w:val="nil"/>
            </w:tcBorders>
            <w:shd w:val="clear" w:color="auto" w:fill="auto"/>
          </w:tcPr>
          <w:p w14:paraId="530B5CD2" w14:textId="77777777" w:rsidR="00E4293C" w:rsidRPr="00FC6869" w:rsidRDefault="00E4293C" w:rsidP="00E4293C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3412" w:type="dxa"/>
            <w:tcBorders>
              <w:left w:val="nil"/>
              <w:right w:val="nil"/>
            </w:tcBorders>
            <w:shd w:val="clear" w:color="auto" w:fill="auto"/>
          </w:tcPr>
          <w:p w14:paraId="75F4D4E7" w14:textId="77777777" w:rsidR="00E4293C" w:rsidRPr="00FC6869" w:rsidRDefault="00E4293C" w:rsidP="00E4293C">
            <w:pPr>
              <w:spacing w:after="0" w:line="360" w:lineRule="auto"/>
              <w:ind w:left="15"/>
              <w:jc w:val="center"/>
              <w:rPr>
                <w:rFonts w:ascii="Times New Roman" w:eastAsia="Arial" w:hAnsi="Times New Roman" w:cs="Times New Roman"/>
                <w:i/>
                <w:sz w:val="24"/>
                <w:szCs w:val="24"/>
              </w:rPr>
            </w:pPr>
            <w:r w:rsidRPr="00FC6869">
              <w:rPr>
                <w:rFonts w:ascii="Times New Roman" w:eastAsia="Arial" w:hAnsi="Times New Roman" w:cs="Times New Roman"/>
                <w:i/>
                <w:sz w:val="24"/>
                <w:szCs w:val="24"/>
              </w:rPr>
              <w:t xml:space="preserve">NA </w:t>
            </w:r>
          </w:p>
        </w:tc>
      </w:tr>
    </w:tbl>
    <w:p w14:paraId="1698F0B3" w14:textId="77777777" w:rsidR="00E4293C" w:rsidRPr="00E4293C" w:rsidRDefault="001D3579" w:rsidP="00E4293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E75C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456B7A2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</w:p>
    <w:p w14:paraId="0DCF6299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68064984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543F4729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1A99D38D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1A559208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5FCFED29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46CA16D6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51DADA85" w14:textId="77777777" w:rsidR="00E4293C" w:rsidRDefault="00E4293C" w:rsidP="00E4293C">
      <w:pPr>
        <w:spacing w:after="226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53FE04CB" w14:textId="77777777" w:rsidR="00E4293C" w:rsidRPr="008E7D3D" w:rsidRDefault="00E4293C" w:rsidP="004A7D39">
      <w:pPr>
        <w:spacing w:after="226" w:line="360" w:lineRule="auto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</w:rPr>
        <w:t>Supplementary Table S1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592B87">
        <w:rPr>
          <w:rFonts w:ascii="Times New Roman" w:eastAsia="Arial" w:hAnsi="Times New Roman" w:cs="Times New Roman"/>
          <w:sz w:val="24"/>
          <w:szCs w:val="24"/>
        </w:rPr>
        <w:t>Nutr</w:t>
      </w:r>
      <w:r w:rsidR="003B65B8">
        <w:rPr>
          <w:rFonts w:ascii="Times New Roman" w:eastAsia="Arial" w:hAnsi="Times New Roman" w:cs="Times New Roman"/>
          <w:sz w:val="24"/>
          <w:szCs w:val="24"/>
        </w:rPr>
        <w:t>itional composition of the milk</w:t>
      </w:r>
      <w:r w:rsidRPr="00592B87">
        <w:rPr>
          <w:rFonts w:ascii="Times New Roman" w:eastAsia="Arial" w:hAnsi="Times New Roman" w:cs="Times New Roman"/>
          <w:sz w:val="24"/>
          <w:szCs w:val="24"/>
        </w:rPr>
        <w:t xml:space="preserve"> products</w:t>
      </w:r>
      <w:r w:rsidRPr="00592B87">
        <w:rPr>
          <w:rStyle w:val="FootnoteReference"/>
          <w:rFonts w:ascii="Times New Roman" w:eastAsia="Arial" w:hAnsi="Times New Roman" w:cs="Times New Roman"/>
          <w:sz w:val="24"/>
          <w:szCs w:val="24"/>
        </w:rPr>
        <w:footnoteReference w:id="1"/>
      </w:r>
      <w:r w:rsidRPr="00592B87">
        <w:rPr>
          <w:rFonts w:ascii="Times New Roman" w:eastAsia="Arial" w:hAnsi="Times New Roman" w:cs="Times New Roman"/>
          <w:sz w:val="24"/>
          <w:szCs w:val="24"/>
        </w:rPr>
        <w:t>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</w:p>
    <w:p w14:paraId="530ACFD7" w14:textId="77777777" w:rsidR="00E4293C" w:rsidRDefault="00E4293C" w:rsidP="00E4293C"/>
    <w:p w14:paraId="60D43AC1" w14:textId="77777777" w:rsidR="00E4293C" w:rsidRDefault="00E4293C" w:rsidP="00E4293C"/>
    <w:tbl>
      <w:tblPr>
        <w:tblW w:w="12814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040"/>
        <w:gridCol w:w="1360"/>
        <w:gridCol w:w="2980"/>
        <w:gridCol w:w="1347"/>
        <w:gridCol w:w="2740"/>
        <w:gridCol w:w="1347"/>
      </w:tblGrid>
      <w:tr w:rsidR="00E4293C" w:rsidRPr="00A025FE" w14:paraId="572B8C15" w14:textId="77777777" w:rsidTr="00133826">
        <w:trPr>
          <w:trHeight w:val="280"/>
        </w:trPr>
        <w:tc>
          <w:tcPr>
            <w:tcW w:w="44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8DEDB2D" w14:textId="77777777" w:rsidR="00E4293C" w:rsidRPr="00A025FE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lastRenderedPageBreak/>
              <w:t>DAY 1</w:t>
            </w:r>
          </w:p>
        </w:tc>
        <w:tc>
          <w:tcPr>
            <w:tcW w:w="43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88B17C1" w14:textId="77777777" w:rsidR="00E4293C" w:rsidRPr="00A025FE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DAY 2</w:t>
            </w:r>
          </w:p>
        </w:tc>
        <w:tc>
          <w:tcPr>
            <w:tcW w:w="408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1B08BF" w14:textId="77777777" w:rsidR="00E4293C" w:rsidRPr="00A025FE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DAY 3</w:t>
            </w:r>
          </w:p>
        </w:tc>
      </w:tr>
      <w:tr w:rsidR="00E4293C" w:rsidRPr="00A025FE" w14:paraId="7C9B2D54" w14:textId="77777777" w:rsidTr="00133826">
        <w:trPr>
          <w:trHeight w:val="280"/>
        </w:trPr>
        <w:tc>
          <w:tcPr>
            <w:tcW w:w="30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A9F5D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Food/Drink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492EB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Quantity</w:t>
            </w:r>
          </w:p>
        </w:tc>
        <w:tc>
          <w:tcPr>
            <w:tcW w:w="2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930F9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Food/Drink</w:t>
            </w: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CA8C5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Quantity</w:t>
            </w:r>
          </w:p>
        </w:tc>
        <w:tc>
          <w:tcPr>
            <w:tcW w:w="2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75E58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Food/Drink</w:t>
            </w: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F4422A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Quantity</w:t>
            </w:r>
          </w:p>
        </w:tc>
      </w:tr>
      <w:tr w:rsidR="00E4293C" w:rsidRPr="00A025FE" w14:paraId="77DFCBE7" w14:textId="77777777" w:rsidTr="00133826">
        <w:trPr>
          <w:trHeight w:val="428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26FB4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Breakfast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81E3A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082F6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Breakfast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0E534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EEAF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Breakfast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A8195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</w:tr>
      <w:tr w:rsidR="00E4293C" w:rsidRPr="00A025FE" w14:paraId="50DBA518" w14:textId="77777777" w:rsidTr="00133826">
        <w:trPr>
          <w:trHeight w:val="260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E65C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uesli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4B10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55g</w:t>
            </w: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76866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uesli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D069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55g</w:t>
            </w: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3B504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uesli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41739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55g</w:t>
            </w:r>
          </w:p>
        </w:tc>
      </w:tr>
      <w:tr w:rsidR="00E4293C" w:rsidRPr="00A025FE" w14:paraId="5A0279D1" w14:textId="77777777" w:rsidTr="00133826">
        <w:trPr>
          <w:trHeight w:val="28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97D3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Assigned dairy product*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44A65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200ml/20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6C1C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Assigned dairy product*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40AB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200ml/20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CD7C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Assigned dairy product*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F462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200ml/200g</w:t>
            </w:r>
          </w:p>
        </w:tc>
      </w:tr>
      <w:tr w:rsidR="00E4293C" w:rsidRPr="00A025FE" w14:paraId="35D28C38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828D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Sweet bread roll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442E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A6F5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Sweet bread rolls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CD554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0C69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Sweet bread rolls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E745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0g</w:t>
            </w:r>
          </w:p>
        </w:tc>
      </w:tr>
      <w:tr w:rsidR="00E4293C" w:rsidRPr="00A025FE" w14:paraId="1FF7EB80" w14:textId="77777777" w:rsidTr="00133826">
        <w:trPr>
          <w:trHeight w:val="199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A0CE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argarin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E85A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9982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argarine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E02A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7AFC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argarine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E7414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g</w:t>
            </w:r>
          </w:p>
        </w:tc>
      </w:tr>
      <w:tr w:rsidR="00E4293C" w:rsidRPr="00A025FE" w14:paraId="797F88B0" w14:textId="77777777" w:rsidTr="00133826">
        <w:trPr>
          <w:trHeight w:val="501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1244E0" w14:textId="77777777" w:rsidR="00E4293C" w:rsidRPr="00B90C6B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lang w:val="en-GB" w:eastAsia="fr-FR"/>
              </w:rPr>
            </w:pPr>
            <w:r w:rsidRPr="00B90C6B">
              <w:rPr>
                <w:rFonts w:ascii="Times New Roman" w:eastAsia="Times New Roman" w:hAnsi="Times New Roman" w:cs="Times New Roman"/>
                <w:i/>
                <w:color w:val="000000"/>
                <w:lang w:val="en-GB" w:eastAsia="fr-FR"/>
              </w:rPr>
              <w:t>Snack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E901C5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F5A57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B90C6B">
              <w:rPr>
                <w:rFonts w:ascii="Times New Roman" w:eastAsia="Times New Roman" w:hAnsi="Times New Roman" w:cs="Times New Roman"/>
                <w:i/>
                <w:color w:val="000000"/>
                <w:lang w:val="en-GB" w:eastAsia="fr-FR"/>
              </w:rPr>
              <w:t>Snack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DA1B07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4BAFF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B90C6B">
              <w:rPr>
                <w:rFonts w:ascii="Times New Roman" w:eastAsia="Times New Roman" w:hAnsi="Times New Roman" w:cs="Times New Roman"/>
                <w:i/>
                <w:color w:val="000000"/>
                <w:lang w:val="en-GB" w:eastAsia="fr-FR"/>
              </w:rPr>
              <w:t>Snack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AB4B96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</w:tr>
      <w:tr w:rsidR="00E4293C" w:rsidRPr="00A025FE" w14:paraId="2C7F6D94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D36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Cereal bar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90B6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309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Dried fruit bar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DAC9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3B1A5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Apple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2B9D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40g</w:t>
            </w:r>
          </w:p>
        </w:tc>
      </w:tr>
      <w:tr w:rsidR="00E4293C" w:rsidRPr="00A025FE" w14:paraId="322E02D7" w14:textId="77777777" w:rsidTr="00133826">
        <w:trPr>
          <w:trHeight w:val="172"/>
        </w:trPr>
        <w:tc>
          <w:tcPr>
            <w:tcW w:w="3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B9AE9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13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2B5C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9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5A5E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13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9A74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7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BA1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Cereal bar</w:t>
            </w:r>
          </w:p>
        </w:tc>
        <w:tc>
          <w:tcPr>
            <w:tcW w:w="13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058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g</w:t>
            </w:r>
          </w:p>
        </w:tc>
      </w:tr>
      <w:tr w:rsidR="00E4293C" w:rsidRPr="00A025FE" w14:paraId="470E7F66" w14:textId="77777777" w:rsidTr="00133826">
        <w:trPr>
          <w:trHeight w:val="346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2FCCA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Lunch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CB235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1845D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Lunch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3C414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A02B3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Lunch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A787B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</w:tr>
      <w:tr w:rsidR="00E4293C" w:rsidRPr="00A025FE" w14:paraId="36DD92D8" w14:textId="77777777" w:rsidTr="00133826">
        <w:trPr>
          <w:trHeight w:val="260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A58E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omato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2530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20g</w:t>
            </w: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78EE7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Cucumber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2149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20g</w:t>
            </w: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C316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Basmati rice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F384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5g</w:t>
            </w:r>
          </w:p>
        </w:tc>
      </w:tr>
      <w:tr w:rsidR="00E4293C" w:rsidRPr="00A025FE" w14:paraId="43FB9056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726A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Sliced roast ham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2F21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E4E5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omato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F843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2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F34E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inned tuna in vegetable oil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E3BD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0g</w:t>
            </w:r>
          </w:p>
        </w:tc>
      </w:tr>
      <w:tr w:rsidR="00E4293C" w:rsidRPr="00A025FE" w14:paraId="7127A6C3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D013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argarin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584B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1F8A4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Couscous 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C64F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A838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omato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5324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20g</w:t>
            </w:r>
          </w:p>
        </w:tc>
      </w:tr>
      <w:tr w:rsidR="00E4293C" w:rsidRPr="00A025FE" w14:paraId="7ABC31C4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56B2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Precooked baguett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D32DA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25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4B40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Cooked chicken with herbs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C5547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5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0569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Egg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7AC5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</w:t>
            </w:r>
          </w:p>
        </w:tc>
      </w:tr>
      <w:tr w:rsidR="00E4293C" w:rsidRPr="00A025FE" w14:paraId="0A0A85D2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E1F1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Fruit and nuts mix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ABA8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5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371D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Olive oil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3FF6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5ml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AF82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Olive oil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DC34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5ml</w:t>
            </w:r>
          </w:p>
        </w:tc>
      </w:tr>
      <w:tr w:rsidR="00E4293C" w:rsidRPr="00A025FE" w14:paraId="0D385880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C6DC7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Apple juic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C56B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50ml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87CA2" w14:textId="4F90368D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proofErr w:type="spellStart"/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Kitkat</w:t>
            </w:r>
            <w:proofErr w:type="spellEnd"/>
            <w:r w:rsidR="004A1EA1" w:rsidRPr="004A1EA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fr-FR"/>
              </w:rPr>
              <w:t>®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222E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0C4E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Precooked bread roll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F212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0g</w:t>
            </w:r>
          </w:p>
        </w:tc>
      </w:tr>
      <w:tr w:rsidR="00E4293C" w:rsidRPr="00A025FE" w14:paraId="2E0516A2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7CCD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13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B142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9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FE14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Apple</w:t>
            </w:r>
          </w:p>
        </w:tc>
        <w:tc>
          <w:tcPr>
            <w:tcW w:w="13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2F9F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40g</w:t>
            </w:r>
          </w:p>
        </w:tc>
        <w:tc>
          <w:tcPr>
            <w:tcW w:w="27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DA03A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argarine</w:t>
            </w:r>
          </w:p>
        </w:tc>
        <w:tc>
          <w:tcPr>
            <w:tcW w:w="13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89CD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g</w:t>
            </w:r>
          </w:p>
        </w:tc>
      </w:tr>
      <w:tr w:rsidR="00E4293C" w:rsidRPr="00A025FE" w14:paraId="654B16F7" w14:textId="77777777" w:rsidTr="00133826">
        <w:trPr>
          <w:trHeight w:val="447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41FF6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Dinner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EEB40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7D6C8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Dinner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A284E" w14:textId="77777777" w:rsidR="00E4293C" w:rsidRPr="00A025FE" w:rsidRDefault="00E4293C" w:rsidP="0013382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8EBF6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Dinner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711BFA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</w:tr>
      <w:tr w:rsidR="00E4293C" w:rsidRPr="00A025FE" w14:paraId="3A449244" w14:textId="77777777" w:rsidTr="00133826">
        <w:trPr>
          <w:trHeight w:val="260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CF71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inned ratatouille vegetables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F324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10g</w:t>
            </w: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78A6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ricolour penne pasta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48FDE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10g</w:t>
            </w: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00F5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Gnocchi pasta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85DD4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10g</w:t>
            </w:r>
          </w:p>
        </w:tc>
      </w:tr>
      <w:tr w:rsidR="00E4293C" w:rsidRPr="00A025FE" w14:paraId="2F8E2637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C051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Basmati ric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CC4D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7178A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omato pasta sauce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EB08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7B32A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omato pasta sauce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1426D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00g</w:t>
            </w:r>
          </w:p>
        </w:tc>
      </w:tr>
      <w:tr w:rsidR="00E4293C" w:rsidRPr="00A025FE" w14:paraId="3905A682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CE4E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Cooked chicken with herb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6FC84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5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21238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inned tuna in vegetable oil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1C60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2880" w14:textId="77777777" w:rsidR="00E4293C" w:rsidRPr="00A025FE" w:rsidRDefault="003B65B8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Leek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C6E05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0g</w:t>
            </w:r>
          </w:p>
        </w:tc>
      </w:tr>
      <w:tr w:rsidR="00E4293C" w:rsidRPr="00A025FE" w14:paraId="6A1E9FF2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1AA4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Margarine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D887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D7B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Tinned green beans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BC666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2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70A0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Sliced roast ham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8A39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0g</w:t>
            </w:r>
          </w:p>
        </w:tc>
      </w:tr>
      <w:tr w:rsidR="00E4293C" w:rsidRPr="00A025FE" w14:paraId="11B867D3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AEEB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Precooked bread roll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3C5B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0g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5711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Precooked bread roll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AD16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0g</w:t>
            </w:r>
          </w:p>
        </w:tc>
        <w:tc>
          <w:tcPr>
            <w:tcW w:w="2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FEDE5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Apple-strawberry puree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66047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0g</w:t>
            </w:r>
          </w:p>
        </w:tc>
      </w:tr>
      <w:tr w:rsidR="00E4293C" w:rsidRPr="00A025FE" w14:paraId="5648C59F" w14:textId="77777777" w:rsidTr="00133826">
        <w:trPr>
          <w:trHeight w:val="260"/>
        </w:trPr>
        <w:tc>
          <w:tcPr>
            <w:tcW w:w="30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3CFE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Madeline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cake</w:t>
            </w:r>
          </w:p>
        </w:tc>
        <w:tc>
          <w:tcPr>
            <w:tcW w:w="13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CEC32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7g</w:t>
            </w:r>
          </w:p>
        </w:tc>
        <w:tc>
          <w:tcPr>
            <w:tcW w:w="29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E3B57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Margarine </w:t>
            </w:r>
          </w:p>
        </w:tc>
        <w:tc>
          <w:tcPr>
            <w:tcW w:w="13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75825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g</w:t>
            </w:r>
          </w:p>
        </w:tc>
        <w:tc>
          <w:tcPr>
            <w:tcW w:w="27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D274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13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7E21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</w:tr>
      <w:tr w:rsidR="00E4293C" w:rsidRPr="00A025FE" w14:paraId="57466F4C" w14:textId="77777777" w:rsidTr="00133826">
        <w:trPr>
          <w:trHeight w:val="419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D252F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Snack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C6487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5E80C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Snack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33FBC3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4E34C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GB" w:eastAsia="fr-FR"/>
              </w:rPr>
              <w:t>Snack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4C182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</w:p>
        </w:tc>
      </w:tr>
      <w:tr w:rsidR="00E4293C" w:rsidRPr="00A025FE" w14:paraId="4CA054DE" w14:textId="77777777" w:rsidTr="00133826">
        <w:trPr>
          <w:trHeight w:val="260"/>
        </w:trPr>
        <w:tc>
          <w:tcPr>
            <w:tcW w:w="30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8911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P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ear</w:t>
            </w:r>
          </w:p>
        </w:tc>
        <w:tc>
          <w:tcPr>
            <w:tcW w:w="13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43C49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40g</w:t>
            </w:r>
          </w:p>
        </w:tc>
        <w:tc>
          <w:tcPr>
            <w:tcW w:w="29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9972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Apple-strawberry puree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9B7A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0g</w:t>
            </w:r>
          </w:p>
        </w:tc>
        <w:tc>
          <w:tcPr>
            <w:tcW w:w="27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813E7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Banana</w:t>
            </w:r>
          </w:p>
        </w:tc>
        <w:tc>
          <w:tcPr>
            <w:tcW w:w="13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07DA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10g</w:t>
            </w:r>
          </w:p>
        </w:tc>
      </w:tr>
      <w:tr w:rsidR="00E4293C" w:rsidRPr="00A025FE" w14:paraId="057AB4EC" w14:textId="77777777" w:rsidTr="00133826">
        <w:trPr>
          <w:trHeight w:val="280"/>
        </w:trPr>
        <w:tc>
          <w:tcPr>
            <w:tcW w:w="3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E49826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Assigned dairy product*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ADB8EF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200ml/200g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9C551B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Assigned dairy product*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79D410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200ml/200g</w:t>
            </w:r>
          </w:p>
        </w:tc>
        <w:tc>
          <w:tcPr>
            <w:tcW w:w="2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C928FA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Assigned dairy product*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35DD61" w14:textId="77777777" w:rsidR="00E4293C" w:rsidRPr="00A025FE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A025FE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200ml/200g</w:t>
            </w:r>
          </w:p>
        </w:tc>
      </w:tr>
    </w:tbl>
    <w:p w14:paraId="4F7B7DAD" w14:textId="77777777" w:rsidR="00E4293C" w:rsidRDefault="00E4293C" w:rsidP="00E4293C">
      <w:pPr>
        <w:rPr>
          <w:rFonts w:ascii="Times New Roman" w:eastAsia="Arial" w:hAnsi="Times New Roman" w:cs="Times New Roman"/>
          <w:b/>
          <w:sz w:val="24"/>
          <w:szCs w:val="24"/>
        </w:rPr>
      </w:pPr>
    </w:p>
    <w:p w14:paraId="4F913BAD" w14:textId="328E008A" w:rsidR="00E4293C" w:rsidRPr="00B90C6B" w:rsidRDefault="00E4293C" w:rsidP="00E4293C">
      <w:pPr>
        <w:rPr>
          <w:rFonts w:ascii="Times New Roman" w:eastAsia="Arial" w:hAnsi="Times New Roman" w:cs="Times New Roman"/>
          <w:b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</w:rPr>
        <w:t xml:space="preserve">Supplementary </w:t>
      </w:r>
      <w:r w:rsidRPr="00644991">
        <w:rPr>
          <w:rFonts w:ascii="Times New Roman" w:eastAsia="Arial" w:hAnsi="Times New Roman" w:cs="Times New Roman"/>
          <w:b/>
          <w:sz w:val="24"/>
          <w:szCs w:val="24"/>
        </w:rPr>
        <w:t xml:space="preserve">Table S2. </w:t>
      </w:r>
      <w:r w:rsidRPr="00644991">
        <w:rPr>
          <w:rFonts w:ascii="Times New Roman" w:eastAsia="Arial" w:hAnsi="Times New Roman" w:cs="Times New Roman"/>
          <w:sz w:val="24"/>
          <w:szCs w:val="24"/>
        </w:rPr>
        <w:t>Example</w:t>
      </w:r>
      <w:r w:rsidRPr="00A025FE">
        <w:rPr>
          <w:rFonts w:ascii="Times New Roman" w:eastAsia="Arial" w:hAnsi="Times New Roman" w:cs="Times New Roman"/>
          <w:sz w:val="24"/>
          <w:szCs w:val="24"/>
        </w:rPr>
        <w:t xml:space="preserve"> menu of </w:t>
      </w:r>
      <w:r w:rsidR="003B65B8">
        <w:rPr>
          <w:rFonts w:ascii="Times New Roman" w:eastAsia="Arial" w:hAnsi="Times New Roman" w:cs="Times New Roman"/>
          <w:sz w:val="24"/>
          <w:szCs w:val="24"/>
        </w:rPr>
        <w:t xml:space="preserve">the </w:t>
      </w:r>
      <w:r w:rsidRPr="00A025FE">
        <w:rPr>
          <w:rFonts w:ascii="Times New Roman" w:eastAsia="Arial" w:hAnsi="Times New Roman" w:cs="Times New Roman"/>
          <w:sz w:val="24"/>
          <w:szCs w:val="24"/>
        </w:rPr>
        <w:t>3-day controlled diet (2500Kcal men</w:t>
      </w:r>
      <w:r>
        <w:rPr>
          <w:rFonts w:ascii="Times New Roman" w:eastAsia="Arial" w:hAnsi="Times New Roman" w:cs="Times New Roman"/>
          <w:sz w:val="24"/>
          <w:szCs w:val="24"/>
        </w:rPr>
        <w:t>u).  *Assigned dairy product corresponds to</w:t>
      </w:r>
      <w:r w:rsidRPr="00A025FE">
        <w:rPr>
          <w:rFonts w:ascii="Times New Roman" w:eastAsia="Arial" w:hAnsi="Times New Roman" w:cs="Times New Roman"/>
          <w:sz w:val="24"/>
          <w:szCs w:val="24"/>
        </w:rPr>
        <w:t xml:space="preserve"> 200ml full fat normal milk, 200g probiotic </w:t>
      </w:r>
      <w:r w:rsidR="004A7D39">
        <w:rPr>
          <w:rFonts w:ascii="Times New Roman" w:eastAsia="Arial" w:hAnsi="Times New Roman" w:cs="Times New Roman"/>
          <w:sz w:val="24"/>
          <w:szCs w:val="24"/>
        </w:rPr>
        <w:t>yogurt</w:t>
      </w:r>
      <w:r w:rsidRPr="00A025FE">
        <w:rPr>
          <w:rFonts w:ascii="Times New Roman" w:eastAsia="Arial" w:hAnsi="Times New Roman" w:cs="Times New Roman"/>
          <w:sz w:val="24"/>
          <w:szCs w:val="24"/>
        </w:rPr>
        <w:t xml:space="preserve"> or 200g acidified milk according to the test phase.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tbl>
      <w:tblPr>
        <w:tblW w:w="15893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75"/>
        <w:gridCol w:w="940"/>
        <w:gridCol w:w="1328"/>
        <w:gridCol w:w="914"/>
        <w:gridCol w:w="1349"/>
        <w:gridCol w:w="892"/>
        <w:gridCol w:w="1381"/>
        <w:gridCol w:w="992"/>
        <w:gridCol w:w="1417"/>
        <w:gridCol w:w="862"/>
        <w:gridCol w:w="1406"/>
        <w:gridCol w:w="944"/>
        <w:gridCol w:w="1325"/>
        <w:gridCol w:w="568"/>
      </w:tblGrid>
      <w:tr w:rsidR="00E4293C" w:rsidRPr="00937DB1" w14:paraId="4CD47011" w14:textId="77777777" w:rsidTr="00133826">
        <w:trPr>
          <w:trHeight w:val="320"/>
          <w:jc w:val="center"/>
        </w:trPr>
        <w:tc>
          <w:tcPr>
            <w:tcW w:w="1575" w:type="dxa"/>
            <w:vMerge w:val="restart"/>
            <w:tcBorders>
              <w:top w:val="single" w:sz="4" w:space="0" w:color="auto"/>
            </w:tcBorders>
            <w:vAlign w:val="center"/>
          </w:tcPr>
          <w:p w14:paraId="11AB2FEC" w14:textId="77777777" w:rsidR="00E4293C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</w:p>
          <w:p w14:paraId="6F5A1C91" w14:textId="77777777" w:rsidR="00E4293C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</w:p>
          <w:p w14:paraId="6F06CA7A" w14:textId="77777777" w:rsidR="00E4293C" w:rsidRPr="00937DB1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292A86C" w14:textId="77777777" w:rsidR="003B65B8" w:rsidRDefault="003B65B8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</w:p>
          <w:p w14:paraId="7F542C0B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Baseline </w:t>
            </w:r>
          </w:p>
          <w:p w14:paraId="5B2AA917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(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  <w:t>n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=10)</w:t>
            </w:r>
          </w:p>
        </w:tc>
        <w:tc>
          <w:tcPr>
            <w:tcW w:w="2263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EA5C461" w14:textId="77777777" w:rsidR="003B65B8" w:rsidRDefault="003B65B8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</w:p>
          <w:p w14:paraId="086B7BBB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Run-in </w:t>
            </w:r>
          </w:p>
          <w:p w14:paraId="1E767B2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(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  <w:t>n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=12)</w:t>
            </w:r>
          </w:p>
        </w:tc>
        <w:tc>
          <w:tcPr>
            <w:tcW w:w="2273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5EF57C" w14:textId="74A3B2C3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Dairy test phase probiotic </w:t>
            </w:r>
            <w:r w:rsidR="004A7D39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yogurt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 (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  <w:t>n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=12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17F90EC" w14:textId="77777777" w:rsidR="004A1E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Wash-out post- probiotic </w:t>
            </w:r>
            <w:r w:rsidR="004A7D39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yogurt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 </w:t>
            </w:r>
          </w:p>
          <w:p w14:paraId="4FFC74FB" w14:textId="25E79EF4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(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  <w:t>n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=12)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320A058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D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airy test phase acidified milk </w:t>
            </w:r>
          </w:p>
          <w:p w14:paraId="35B41DA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(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  <w:t>n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=12)</w:t>
            </w:r>
          </w:p>
        </w:tc>
        <w:tc>
          <w:tcPr>
            <w:tcW w:w="2269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9E310D2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Wash-out post- acidified milk </w:t>
            </w:r>
          </w:p>
          <w:p w14:paraId="7709311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(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  <w:t>n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=12)</w:t>
            </w:r>
          </w:p>
        </w:tc>
        <w:tc>
          <w:tcPr>
            <w:tcW w:w="56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AE03C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</w:pPr>
          </w:p>
        </w:tc>
      </w:tr>
      <w:tr w:rsidR="00E4293C" w:rsidRPr="00937DB1" w14:paraId="1F47B729" w14:textId="77777777" w:rsidTr="00133826">
        <w:trPr>
          <w:trHeight w:val="320"/>
          <w:jc w:val="center"/>
        </w:trPr>
        <w:tc>
          <w:tcPr>
            <w:tcW w:w="1575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CDC168B" w14:textId="77777777" w:rsidR="00E4293C" w:rsidRPr="00937DB1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</w:p>
        </w:tc>
        <w:tc>
          <w:tcPr>
            <w:tcW w:w="94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259883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Median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BAF3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IQR</w:t>
            </w:r>
          </w:p>
        </w:tc>
        <w:tc>
          <w:tcPr>
            <w:tcW w:w="91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0EFB1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Median</w:t>
            </w:r>
          </w:p>
        </w:tc>
        <w:tc>
          <w:tcPr>
            <w:tcW w:w="134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3C79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IQR</w:t>
            </w:r>
          </w:p>
        </w:tc>
        <w:tc>
          <w:tcPr>
            <w:tcW w:w="89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ACDFAF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Median</w:t>
            </w:r>
          </w:p>
        </w:tc>
        <w:tc>
          <w:tcPr>
            <w:tcW w:w="138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2F98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IQR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7CC8C2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Median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9D6F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IQR</w:t>
            </w:r>
          </w:p>
        </w:tc>
        <w:tc>
          <w:tcPr>
            <w:tcW w:w="86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929768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Median</w:t>
            </w:r>
          </w:p>
        </w:tc>
        <w:tc>
          <w:tcPr>
            <w:tcW w:w="140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447E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IQR</w:t>
            </w:r>
          </w:p>
        </w:tc>
        <w:tc>
          <w:tcPr>
            <w:tcW w:w="94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D3700E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Median</w:t>
            </w:r>
          </w:p>
        </w:tc>
        <w:tc>
          <w:tcPr>
            <w:tcW w:w="132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A2FD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IQR</w:t>
            </w:r>
          </w:p>
        </w:tc>
        <w:tc>
          <w:tcPr>
            <w:tcW w:w="56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7799B4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val="en-GB" w:eastAsia="fr-FR"/>
              </w:rPr>
              <w:t>P</w:t>
            </w:r>
          </w:p>
        </w:tc>
      </w:tr>
      <w:tr w:rsidR="00E4293C" w:rsidRPr="00937DB1" w14:paraId="0B6D41A2" w14:textId="77777777" w:rsidTr="00133826">
        <w:trPr>
          <w:trHeight w:val="600"/>
          <w:jc w:val="center"/>
        </w:trPr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A5FB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Energy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(MJ/d)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477FD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.0</w:t>
            </w:r>
          </w:p>
        </w:tc>
        <w:tc>
          <w:tcPr>
            <w:tcW w:w="13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00656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.8 - 11.1</w:t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3FC5E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.6</w:t>
            </w:r>
          </w:p>
        </w:tc>
        <w:tc>
          <w:tcPr>
            <w:tcW w:w="13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98682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.1 - 11.0</w:t>
            </w:r>
          </w:p>
        </w:tc>
        <w:tc>
          <w:tcPr>
            <w:tcW w:w="8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0078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.3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8D360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.3 - 10.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5DC98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.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0877D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.7 - 10.7</w:t>
            </w:r>
          </w:p>
        </w:tc>
        <w:tc>
          <w:tcPr>
            <w:tcW w:w="8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93C8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.2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C307D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.4 - 11.5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FA69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.7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66AC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.0 - 11.1</w:t>
            </w:r>
          </w:p>
        </w:tc>
        <w:tc>
          <w:tcPr>
            <w:tcW w:w="5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C686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2</w:t>
            </w:r>
          </w:p>
        </w:tc>
      </w:tr>
      <w:tr w:rsidR="00E4293C" w:rsidRPr="00937DB1" w14:paraId="75449872" w14:textId="77777777" w:rsidTr="00133826">
        <w:trPr>
          <w:trHeight w:val="311"/>
          <w:jc w:val="center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BA90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Protein (g/d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0FA4AB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6.7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D002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75.7 </w:t>
            </w:r>
            <w:r w:rsidR="00C747D0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92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C7FD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1052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2.7 - 95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F0C2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3.3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2C297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8.7 - 105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FBCB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4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7E2F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1.4 - 97.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A1A4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3.2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00B9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0.6 - 92.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FA416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0.2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AFAA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2.8 - 105.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5FDA4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27</w:t>
            </w:r>
          </w:p>
        </w:tc>
      </w:tr>
      <w:tr w:rsidR="00E4293C" w:rsidRPr="00937DB1" w14:paraId="624C64D4" w14:textId="77777777" w:rsidTr="00133826">
        <w:trPr>
          <w:trHeight w:val="600"/>
          <w:jc w:val="center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994D6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Carbohydrate (g/d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3AD87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96.8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EE64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76.8 - 341.2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243F1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08.2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4B8A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41.5 - 342.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CEF6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78.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A261B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16.5 - 330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9496C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08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A0AC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60.2 - 336.9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2BE84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21.7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BCFC7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72.8 - 341.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EDE3B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80.3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06E9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34.3 - 357.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EE1E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5</w:t>
            </w:r>
          </w:p>
        </w:tc>
      </w:tr>
      <w:tr w:rsidR="00E4293C" w:rsidRPr="00937DB1" w14:paraId="3E8A09BA" w14:textId="77777777" w:rsidTr="00133826">
        <w:trPr>
          <w:trHeight w:val="300"/>
          <w:jc w:val="center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C50F0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Sugar (g/d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E5C9A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18.4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370B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96.1 </w:t>
            </w:r>
            <w:r w:rsidR="00C747D0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134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57DE1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12.7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1033B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8.2 - 153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15E29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5.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1E9B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5.8 - 144.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8FA97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21.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4CC2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3.3 - 133.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8445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04.5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381F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2.5 - 148.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7DED4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90.8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54D2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2.2 - 120.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6DDB7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3</w:t>
            </w:r>
          </w:p>
        </w:tc>
      </w:tr>
      <w:tr w:rsidR="00E4293C" w:rsidRPr="00937DB1" w14:paraId="41EB42E8" w14:textId="77777777" w:rsidTr="00133826">
        <w:trPr>
          <w:trHeight w:val="300"/>
          <w:jc w:val="center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3EAB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Fat (g/d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6FD5D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9.8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B091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4.3 - 93.2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47D65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0.8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5FF5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7.5 - 89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52DBD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5.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7C7F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8.9 - 83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EAC1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6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DB18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69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9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- 83.4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00253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84.5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F958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5.9 - 88.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3835E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6.5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7F0DA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72.6 - 83.2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F953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76</w:t>
            </w:r>
          </w:p>
        </w:tc>
      </w:tr>
      <w:tr w:rsidR="00E4293C" w:rsidRPr="00937DB1" w14:paraId="15FFB6CF" w14:textId="77777777" w:rsidTr="00133826">
        <w:trPr>
          <w:trHeight w:val="300"/>
          <w:jc w:val="center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28A6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Fibre (g/d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4A69A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6.8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82E4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1.2 - 28.6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4F6F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1.4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36E6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7.4 - 26.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E0A0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5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38E6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8 - 28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9DF0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1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CF2F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6.4 - 29.2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0EFA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3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5B26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9.1 - 25.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7AEF9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1.7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7491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8.9 - 30.9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B657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</w:p>
        </w:tc>
      </w:tr>
      <w:tr w:rsidR="00E4293C" w:rsidRPr="00937DB1" w14:paraId="00363A53" w14:textId="77777777" w:rsidTr="00133826">
        <w:trPr>
          <w:trHeight w:val="600"/>
          <w:jc w:val="center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14E85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Alcohol (units/d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2E98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5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4AE0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- 1.1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60317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13F3B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1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384E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ECD9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- 0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2DA5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E774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1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E2791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C5E31" w14:textId="77777777" w:rsidR="00E4293C" w:rsidRPr="00937DB1" w:rsidRDefault="003B65B8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0 -</w:t>
            </w:r>
            <w:r w:rsidR="00E4293C"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1</w:t>
            </w:r>
            <w:r w:rsidR="00E4293C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C65ACA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1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5BAD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- 1.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CD00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4</w:t>
            </w:r>
          </w:p>
        </w:tc>
      </w:tr>
      <w:tr w:rsidR="00E4293C" w:rsidRPr="00937DB1" w14:paraId="6B42ED48" w14:textId="77777777" w:rsidTr="00133826">
        <w:trPr>
          <w:trHeight w:val="733"/>
          <w:jc w:val="center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682D1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Fruit and vegetables (portions/d)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9681E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.4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26C2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- 4.6</w:t>
            </w:r>
          </w:p>
        </w:tc>
        <w:tc>
          <w:tcPr>
            <w:tcW w:w="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B3FC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.7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B613B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 - 4.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5DF26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8DE2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3 - 5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DECFA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4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081C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.5 - 4.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0F4F70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.4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7529A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3 - 4.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D8D2C1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3.6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A3D3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5 - 4.7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B074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</w:p>
        </w:tc>
      </w:tr>
      <w:tr w:rsidR="00E4293C" w:rsidRPr="00937DB1" w14:paraId="4D634F84" w14:textId="77777777" w:rsidTr="00133826">
        <w:trPr>
          <w:trHeight w:val="900"/>
          <w:jc w:val="center"/>
        </w:trPr>
        <w:tc>
          <w:tcPr>
            <w:tcW w:w="15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195CFE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Sugary drinks (250ml/d)</w:t>
            </w:r>
          </w:p>
        </w:tc>
        <w:tc>
          <w:tcPr>
            <w:tcW w:w="94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B54B3CB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6</w:t>
            </w:r>
          </w:p>
        </w:tc>
        <w:tc>
          <w:tcPr>
            <w:tcW w:w="132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2506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2 - 2.5</w:t>
            </w:r>
          </w:p>
        </w:tc>
        <w:tc>
          <w:tcPr>
            <w:tcW w:w="9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1538D1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5</w:t>
            </w:r>
          </w:p>
        </w:tc>
        <w:tc>
          <w:tcPr>
            <w:tcW w:w="134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9312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 - 2.8</w:t>
            </w:r>
          </w:p>
        </w:tc>
        <w:tc>
          <w:tcPr>
            <w:tcW w:w="8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1BF9809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6</w:t>
            </w:r>
          </w:p>
        </w:tc>
        <w:tc>
          <w:tcPr>
            <w:tcW w:w="13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8563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7 - 2.9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24FE6E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8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AEA5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6 - 2.5</w:t>
            </w:r>
          </w:p>
        </w:tc>
        <w:tc>
          <w:tcPr>
            <w:tcW w:w="86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0DDCA9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2</w:t>
            </w:r>
          </w:p>
        </w:tc>
        <w:tc>
          <w:tcPr>
            <w:tcW w:w="14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14C9C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5 - 2.8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7D4C30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3</w:t>
            </w:r>
          </w:p>
        </w:tc>
        <w:tc>
          <w:tcPr>
            <w:tcW w:w="13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AD2E2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6 - 3.3</w:t>
            </w:r>
          </w:p>
        </w:tc>
        <w:tc>
          <w:tcPr>
            <w:tcW w:w="56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989252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99</w:t>
            </w:r>
          </w:p>
        </w:tc>
      </w:tr>
      <w:tr w:rsidR="00E4293C" w:rsidRPr="00937DB1" w14:paraId="2300CDA1" w14:textId="77777777" w:rsidTr="00133826">
        <w:trPr>
          <w:trHeight w:val="607"/>
          <w:jc w:val="center"/>
        </w:trPr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EE489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Dairy products (portions/d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63367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2E932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1.8 - 2.6</w:t>
            </w:r>
          </w:p>
        </w:tc>
        <w:tc>
          <w:tcPr>
            <w:tcW w:w="9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D04A6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27E2D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.0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- 2.1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6F3F6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FBE4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92EF7F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FACF34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EBBF4E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6DCC5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202558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456826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-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 xml:space="preserve"> </w:t>
            </w: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2.0</w:t>
            </w:r>
          </w:p>
        </w:tc>
        <w:tc>
          <w:tcPr>
            <w:tcW w:w="5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B96913" w14:textId="77777777" w:rsidR="00E4293C" w:rsidRPr="00937DB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</w:pPr>
            <w:r w:rsidRPr="00937DB1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.7</w:t>
            </w:r>
            <w:r w:rsidR="003B65B8">
              <w:rPr>
                <w:rFonts w:ascii="Times New Roman" w:eastAsia="Times New Roman" w:hAnsi="Times New Roman" w:cs="Times New Roman"/>
                <w:color w:val="000000"/>
                <w:lang w:val="en-GB" w:eastAsia="fr-FR"/>
              </w:rPr>
              <w:t>0</w:t>
            </w:r>
          </w:p>
        </w:tc>
      </w:tr>
    </w:tbl>
    <w:p w14:paraId="70DD5727" w14:textId="77777777" w:rsidR="00E4293C" w:rsidRDefault="00E4293C" w:rsidP="00E4293C">
      <w:pPr>
        <w:spacing w:after="207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76655FD0" w14:textId="77777777" w:rsidR="00E4293C" w:rsidRPr="00A025FE" w:rsidRDefault="00E4293C" w:rsidP="004A7D39">
      <w:pPr>
        <w:spacing w:after="207" w:line="360" w:lineRule="auto"/>
        <w:outlineLvl w:val="0"/>
        <w:rPr>
          <w:rFonts w:ascii="Times New Roman" w:eastAsia="Arial" w:hAnsi="Times New Roman" w:cs="Times New Roman"/>
          <w:b/>
          <w:sz w:val="24"/>
          <w:szCs w:val="24"/>
          <w:highlight w:val="yellow"/>
        </w:rPr>
      </w:pPr>
      <w:r w:rsidRPr="00644991">
        <w:rPr>
          <w:rFonts w:ascii="Times New Roman" w:eastAsia="Arial" w:hAnsi="Times New Roman" w:cs="Times New Roman"/>
          <w:b/>
          <w:sz w:val="24"/>
          <w:szCs w:val="24"/>
        </w:rPr>
        <w:t xml:space="preserve">Supplementary Table S3. </w:t>
      </w:r>
      <w:r w:rsidRPr="00644991">
        <w:rPr>
          <w:rFonts w:ascii="Times New Roman" w:eastAsia="Arial" w:hAnsi="Times New Roman" w:cs="Times New Roman"/>
          <w:sz w:val="24"/>
          <w:szCs w:val="24"/>
        </w:rPr>
        <w:t>Nutritional</w:t>
      </w:r>
      <w:r w:rsidRPr="00592B87">
        <w:rPr>
          <w:rFonts w:ascii="Times New Roman" w:eastAsia="Arial" w:hAnsi="Times New Roman" w:cs="Times New Roman"/>
          <w:sz w:val="24"/>
          <w:szCs w:val="24"/>
        </w:rPr>
        <w:t xml:space="preserve"> analysis by test phase</w:t>
      </w:r>
      <w:r>
        <w:rPr>
          <w:rFonts w:ascii="Times New Roman" w:eastAsia="Arial" w:hAnsi="Times New Roman" w:cs="Times New Roman"/>
          <w:sz w:val="24"/>
          <w:szCs w:val="24"/>
        </w:rPr>
        <w:t>,</w:t>
      </w:r>
      <w:r w:rsidRPr="00592B87">
        <w:rPr>
          <w:rFonts w:ascii="Times New Roman" w:eastAsia="Arial" w:hAnsi="Times New Roman" w:cs="Times New Roman"/>
          <w:sz w:val="24"/>
          <w:szCs w:val="24"/>
        </w:rPr>
        <w:t xml:space="preserve"> </w:t>
      </w:r>
      <w:r>
        <w:rPr>
          <w:rFonts w:ascii="Times New Roman" w:eastAsia="Arial" w:hAnsi="Times New Roman" w:cs="Times New Roman"/>
          <w:sz w:val="24"/>
          <w:szCs w:val="24"/>
        </w:rPr>
        <w:t xml:space="preserve">assessed by </w:t>
      </w:r>
      <w:proofErr w:type="spellStart"/>
      <w:r w:rsidRPr="00592B87">
        <w:rPr>
          <w:rFonts w:ascii="Times New Roman" w:eastAsia="Arial" w:hAnsi="Times New Roman" w:cs="Times New Roman"/>
          <w:sz w:val="24"/>
          <w:szCs w:val="24"/>
        </w:rPr>
        <w:t>Kruskal</w:t>
      </w:r>
      <w:proofErr w:type="spellEnd"/>
      <w:r w:rsidRPr="00592B87">
        <w:rPr>
          <w:rFonts w:ascii="Times New Roman" w:eastAsia="Arial" w:hAnsi="Times New Roman" w:cs="Times New Roman"/>
          <w:sz w:val="24"/>
          <w:szCs w:val="24"/>
        </w:rPr>
        <w:t xml:space="preserve"> Wallis test</w:t>
      </w:r>
      <w:r>
        <w:rPr>
          <w:rFonts w:ascii="Times New Roman" w:eastAsia="Arial" w:hAnsi="Times New Roman" w:cs="Times New Roman"/>
          <w:sz w:val="24"/>
          <w:szCs w:val="24"/>
        </w:rPr>
        <w:t xml:space="preserve"> (all results NS; </w:t>
      </w:r>
      <w:r w:rsidRPr="00EB29D7">
        <w:rPr>
          <w:rFonts w:ascii="Times New Roman" w:eastAsia="Arial" w:hAnsi="Times New Roman" w:cs="Times New Roman"/>
          <w:i/>
          <w:sz w:val="24"/>
          <w:szCs w:val="24"/>
        </w:rPr>
        <w:t xml:space="preserve">P 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&gt; 0.05). </w:t>
      </w:r>
      <w:r w:rsidRPr="008E7D3D">
        <w:rPr>
          <w:rStyle w:val="FootnoteReference"/>
          <w:rFonts w:ascii="Times New Roman" w:eastAsia="Arial" w:hAnsi="Times New Roman" w:cs="Times New Roman"/>
          <w:sz w:val="24"/>
          <w:szCs w:val="24"/>
        </w:rPr>
        <w:footnoteReference w:id="2"/>
      </w:r>
    </w:p>
    <w:tbl>
      <w:tblPr>
        <w:tblpPr w:leftFromText="141" w:rightFromText="141" w:vertAnchor="page" w:horzAnchor="page" w:tblpXSpec="center" w:tblpY="1495"/>
        <w:tblW w:w="16006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72"/>
        <w:gridCol w:w="992"/>
        <w:gridCol w:w="1559"/>
        <w:gridCol w:w="992"/>
        <w:gridCol w:w="1701"/>
        <w:gridCol w:w="993"/>
        <w:gridCol w:w="1614"/>
        <w:gridCol w:w="993"/>
        <w:gridCol w:w="1577"/>
        <w:gridCol w:w="992"/>
        <w:gridCol w:w="1594"/>
        <w:gridCol w:w="627"/>
      </w:tblGrid>
      <w:tr w:rsidR="00E4293C" w:rsidRPr="00777DF5" w14:paraId="5E941DAF" w14:textId="77777777" w:rsidTr="00133826">
        <w:trPr>
          <w:trHeight w:val="124"/>
        </w:trPr>
        <w:tc>
          <w:tcPr>
            <w:tcW w:w="2372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A19971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lastRenderedPageBreak/>
              <w:t> </w:t>
            </w:r>
          </w:p>
        </w:tc>
        <w:tc>
          <w:tcPr>
            <w:tcW w:w="2551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60FD1" w14:textId="77777777" w:rsidR="003B65B8" w:rsidRDefault="003B65B8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</w:p>
          <w:p w14:paraId="7359A32F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Run in </w:t>
            </w:r>
          </w:p>
          <w:p w14:paraId="50D62F3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(n=8)</w:t>
            </w:r>
          </w:p>
          <w:p w14:paraId="43DF506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</w:p>
        </w:tc>
        <w:tc>
          <w:tcPr>
            <w:tcW w:w="269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BD143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Dairy test phase </w:t>
            </w:r>
          </w:p>
          <w:p w14:paraId="6B37D55F" w14:textId="1FAC78AF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probiotic </w:t>
            </w:r>
            <w:r w:rsidR="004A7D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yogurt</w:t>
            </w: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 </w:t>
            </w:r>
          </w:p>
          <w:p w14:paraId="58019C2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(</w:t>
            </w:r>
            <w:r w:rsidRPr="00777DF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fr-FR"/>
              </w:rPr>
              <w:t>n</w:t>
            </w: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=10)</w:t>
            </w:r>
          </w:p>
          <w:p w14:paraId="50CFEA0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</w:p>
        </w:tc>
        <w:tc>
          <w:tcPr>
            <w:tcW w:w="2607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518C98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Wash-out post- </w:t>
            </w:r>
          </w:p>
          <w:p w14:paraId="7A8B87B2" w14:textId="7C711DB9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probiotic </w:t>
            </w:r>
            <w:r w:rsidR="004A7D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yogurt</w:t>
            </w: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 </w:t>
            </w:r>
          </w:p>
          <w:p w14:paraId="55E1A7C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(n=10)</w:t>
            </w:r>
          </w:p>
          <w:p w14:paraId="4CED8D2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</w:p>
        </w:tc>
        <w:tc>
          <w:tcPr>
            <w:tcW w:w="2570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BE1AF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Dairy test phase </w:t>
            </w:r>
          </w:p>
          <w:p w14:paraId="0A1DE758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acidified milk </w:t>
            </w:r>
          </w:p>
          <w:p w14:paraId="3840DC9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(n=8)</w:t>
            </w:r>
          </w:p>
          <w:p w14:paraId="2B5C04A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</w:p>
        </w:tc>
        <w:tc>
          <w:tcPr>
            <w:tcW w:w="2586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AFBB9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Wash-out post- </w:t>
            </w:r>
          </w:p>
          <w:p w14:paraId="00078A27" w14:textId="77777777" w:rsidR="003B65B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 xml:space="preserve">acidified milk </w:t>
            </w:r>
          </w:p>
          <w:p w14:paraId="3C4BB88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(n=9)</w:t>
            </w:r>
          </w:p>
          <w:p w14:paraId="3FF231D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</w:p>
        </w:tc>
        <w:tc>
          <w:tcPr>
            <w:tcW w:w="627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96FBC3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fr-FR"/>
              </w:rPr>
              <w:t>P</w:t>
            </w:r>
          </w:p>
        </w:tc>
      </w:tr>
      <w:tr w:rsidR="00E4293C" w:rsidRPr="00777DF5" w14:paraId="26E56573" w14:textId="77777777" w:rsidTr="00133826">
        <w:trPr>
          <w:trHeight w:val="120"/>
        </w:trPr>
        <w:tc>
          <w:tcPr>
            <w:tcW w:w="2372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43BA02" w14:textId="77777777" w:rsidR="00E4293C" w:rsidRPr="00777DF5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843CD1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Median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C2000F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IQ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2D2B9A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Medi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9285FE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IQ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CF3276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Median</w:t>
            </w:r>
          </w:p>
        </w:tc>
        <w:tc>
          <w:tcPr>
            <w:tcW w:w="161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73AC2F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IQ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456CBA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Median</w:t>
            </w:r>
          </w:p>
        </w:tc>
        <w:tc>
          <w:tcPr>
            <w:tcW w:w="157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0CEE56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IQ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C42D13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Median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A612B6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IQR</w:t>
            </w:r>
          </w:p>
        </w:tc>
        <w:tc>
          <w:tcPr>
            <w:tcW w:w="627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CB1B5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en-GB" w:eastAsia="fr-FR"/>
              </w:rPr>
            </w:pPr>
          </w:p>
        </w:tc>
      </w:tr>
      <w:tr w:rsidR="00E4293C" w:rsidRPr="00777DF5" w14:paraId="24003CA5" w14:textId="77777777" w:rsidTr="00133826">
        <w:trPr>
          <w:trHeight w:val="460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1BC2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GB" w:eastAsia="fr-FR"/>
              </w:rPr>
              <w:t>Activity energy expenditure (AEE) (kJ/d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AFF2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99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2C3C3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522 - 23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FB04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42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EB400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248 - 180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4467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392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F97E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913 -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</w:t>
            </w: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14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4132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762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0620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511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</w:t>
            </w: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-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</w:t>
            </w: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0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DF89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609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95B1E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183 - 2525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D70C51" w14:textId="77777777" w:rsidR="00E4293C" w:rsidRPr="00777DF5" w:rsidRDefault="00E4293C" w:rsidP="00133826">
            <w:pPr>
              <w:spacing w:after="0" w:line="240" w:lineRule="auto"/>
              <w:ind w:left="-42" w:firstLine="42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49</w:t>
            </w:r>
          </w:p>
        </w:tc>
      </w:tr>
      <w:tr w:rsidR="00E4293C" w:rsidRPr="00777DF5" w14:paraId="34748971" w14:textId="77777777" w:rsidTr="00133826">
        <w:trPr>
          <w:trHeight w:val="547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348C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Average Hourly AEE (kJ/h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BD50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8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86C7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4 - 9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062C4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CB2B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4 - 7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C044E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0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1F735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9 - 9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9616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3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3B2D5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7 - 9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7834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318E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2 - 107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E0F0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63</w:t>
            </w:r>
          </w:p>
        </w:tc>
      </w:tr>
      <w:tr w:rsidR="00E4293C" w:rsidRPr="00777DF5" w14:paraId="475BF362" w14:textId="77777777" w:rsidTr="00133826">
        <w:trPr>
          <w:trHeight w:val="304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9898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ME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E7D0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E4B3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 - 1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98F54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07169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 - 1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FA585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B4E4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1 - 1.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96E9B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91B95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 - 1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8156D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EC599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 - 1.4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3571C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43</w:t>
            </w:r>
          </w:p>
        </w:tc>
      </w:tr>
      <w:tr w:rsidR="00E4293C" w:rsidRPr="00777DF5" w14:paraId="4781DC03" w14:textId="77777777" w:rsidTr="00133826">
        <w:trPr>
          <w:trHeight w:val="304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94C0A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Number of Bout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AECC0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55BA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2 - 1.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A7B0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BE6F19" w14:textId="77777777" w:rsidR="00E4293C" w:rsidRPr="00777DF5" w:rsidRDefault="003B65B8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1 -</w:t>
            </w:r>
            <w:r w:rsidR="00E4293C"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1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8C45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6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1D2B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2 - 1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C9EE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1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38CC3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5 - 1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F8B7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4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96F9A5" w14:textId="77777777" w:rsidR="00E4293C" w:rsidRPr="00777DF5" w:rsidRDefault="003B65B8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5 -</w:t>
            </w:r>
            <w:r w:rsidR="00E4293C"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2.0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43AD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19</w:t>
            </w:r>
          </w:p>
        </w:tc>
      </w:tr>
      <w:tr w:rsidR="00E4293C" w:rsidRPr="00777DF5" w14:paraId="3764E11C" w14:textId="77777777" w:rsidTr="00133826">
        <w:trPr>
          <w:trHeight w:val="304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248B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Total Time in Bouts (min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D58D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9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163CA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4.8 - 27.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22630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.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E0DDE" w14:textId="77777777" w:rsidR="00E4293C" w:rsidRPr="00777DF5" w:rsidRDefault="003B65B8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5 -</w:t>
            </w:r>
            <w:r w:rsidR="00E4293C"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14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6AD9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8.1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ED06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.4 - 19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CCE2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6.6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CF7B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9.0 - 19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273F7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2.3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BB270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.6 - 32.7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D50D1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27</w:t>
            </w:r>
          </w:p>
        </w:tc>
      </w:tr>
      <w:tr w:rsidR="00E4293C" w:rsidRPr="00777DF5" w14:paraId="37D6BAD5" w14:textId="77777777" w:rsidTr="00133826">
        <w:trPr>
          <w:trHeight w:val="304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CC56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Total Counts in Bout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CE4FF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887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EBC7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9465 - 1171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176E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43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C3D6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801 - 5869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7DB54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2216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0124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1969 - 7704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9EB1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3293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EC74C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7584 - 8163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498CC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5655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AB746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1826 - 116284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9C9A4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30</w:t>
            </w:r>
          </w:p>
        </w:tc>
      </w:tr>
      <w:tr w:rsidR="00E4293C" w:rsidRPr="00777DF5" w14:paraId="4AC4EAD4" w14:textId="77777777" w:rsidTr="00133826">
        <w:trPr>
          <w:trHeight w:val="286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CA439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Number of Sedentary Bout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8FB2E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5.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F007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4.3 - 17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529A9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4.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00A0B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0.6 - 15.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35A5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2.6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E644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1.4 - 14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68A32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4.3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7AF9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1.0 -15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8E67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1.5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1E213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0.8 - 16.5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EC5D5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80</w:t>
            </w:r>
          </w:p>
        </w:tc>
      </w:tr>
      <w:tr w:rsidR="00E4293C" w:rsidRPr="00777DF5" w14:paraId="39D57004" w14:textId="77777777" w:rsidTr="00133826">
        <w:trPr>
          <w:trHeight w:val="74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71B14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Total Time in Sedentary Bouts (min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AA46E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15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6F1DF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24.5 - 480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DCF42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31.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F6632" w14:textId="77777777" w:rsidR="00E4293C" w:rsidRPr="00777DF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04.3 -</w:t>
            </w:r>
            <w:r w:rsidR="00E4293C"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486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50407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71.3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5E6D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27.6 - 401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35256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77.4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A0C0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51.8 - 428.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DC80A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64.6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402FC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06.3 - 428.3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6C0F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76</w:t>
            </w:r>
          </w:p>
        </w:tc>
      </w:tr>
      <w:tr w:rsidR="00E4293C" w:rsidRPr="00777DF5" w14:paraId="3CA7132B" w14:textId="77777777" w:rsidTr="00133826">
        <w:trPr>
          <w:trHeight w:val="306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70A6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Light PA (counts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770D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801.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D14E1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16.7 - 861.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AC80D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03.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6DD4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54.3 - 763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F45A6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79.2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3C877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08.8 - 765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6CC9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87.4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843C5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20.7 - 842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C7E8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75.5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5F94B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40.8 - 757.3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D8A10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58</w:t>
            </w:r>
          </w:p>
        </w:tc>
      </w:tr>
      <w:tr w:rsidR="00E4293C" w:rsidRPr="00777DF5" w14:paraId="5DD1AE23" w14:textId="77777777" w:rsidTr="00133826">
        <w:trPr>
          <w:trHeight w:val="306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71FE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Moderate PA (counts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ECA9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6.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FB4C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8.1 - 63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7757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9.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10B3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3.0 - 41.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696D9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7.4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9F187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9.2 - 49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9A34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1.8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79E12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9.2 - 46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EEFB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6.3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FEAD1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7.2 - 65.4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446B3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6</w:t>
            </w:r>
          </w:p>
        </w:tc>
      </w:tr>
      <w:tr w:rsidR="00E4293C" w:rsidRPr="00777DF5" w14:paraId="4C68F35D" w14:textId="77777777" w:rsidTr="00133826">
        <w:trPr>
          <w:trHeight w:val="306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2656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Vigorous PA (counts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927D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.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09390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0 - 11.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DD425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47E9F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7 - 4.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E8609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9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E0D8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7 - 4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E9758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.6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4F2CC9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8 - 6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60C5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.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3251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1.1 - 4.6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3B16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71</w:t>
            </w:r>
          </w:p>
        </w:tc>
      </w:tr>
      <w:tr w:rsidR="00E4293C" w:rsidRPr="00777DF5" w14:paraId="30AE3178" w14:textId="77777777" w:rsidTr="00133826">
        <w:trPr>
          <w:trHeight w:val="460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4D0CC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Very Vigorous PA (counts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1026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F5A22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 - 0.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5A744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2AC36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 - 0.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6D51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A375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 - 0.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AABA5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BC31A9" w14:textId="77777777" w:rsidR="00E4293C" w:rsidRPr="00777DF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 -</w:t>
            </w:r>
            <w:r w:rsidR="00E4293C"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0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A233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B5FAE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 - 0.2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6653E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69</w:t>
            </w:r>
          </w:p>
        </w:tc>
      </w:tr>
      <w:tr w:rsidR="00E4293C" w:rsidRPr="00777DF5" w14:paraId="53701AD2" w14:textId="77777777" w:rsidTr="00133826">
        <w:trPr>
          <w:trHeight w:val="465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C8CE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Total MVPA (counts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7531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2.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2C5269" w14:textId="77777777" w:rsidR="00E4293C" w:rsidRPr="00777DF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2.0 -</w:t>
            </w:r>
            <w:r w:rsidR="00E4293C"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71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2359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0.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E216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8.3 - 44.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44D79D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8.4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0A8C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0.5 - 52.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6E4B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6.0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1B41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2.4 - 54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06041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7.1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D788E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8.7 - 69.4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BAF4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05</w:t>
            </w:r>
          </w:p>
        </w:tc>
      </w:tr>
      <w:tr w:rsidR="00E4293C" w:rsidRPr="00777DF5" w14:paraId="0586F122" w14:textId="77777777" w:rsidTr="00133826">
        <w:trPr>
          <w:trHeight w:val="465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C1D6F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Vector Magnitude Count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5F773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7819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CBA5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28628 -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</w:t>
            </w: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060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57B2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522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C1DE4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16167 - 43626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85D3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90330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9D25F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284251 - 51997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6D2B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54976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FA49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12480 -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</w:t>
            </w: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22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9AEA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40930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9D7A2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348085 -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</w:t>
            </w: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89976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338C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57</w:t>
            </w:r>
          </w:p>
        </w:tc>
      </w:tr>
      <w:tr w:rsidR="00E4293C" w:rsidRPr="00777DF5" w14:paraId="266DC521" w14:textId="77777777" w:rsidTr="00133826">
        <w:trPr>
          <w:trHeight w:val="465"/>
        </w:trPr>
        <w:tc>
          <w:tcPr>
            <w:tcW w:w="23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DD651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Vector Magnitude (CPM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7CF97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25.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BA56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48.4 - 679.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4F8F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44.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51184A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20.9 - 699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DBDE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94.1</w:t>
            </w:r>
          </w:p>
        </w:tc>
        <w:tc>
          <w:tcPr>
            <w:tcW w:w="16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0C0E6F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31.4 - 688.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9269EE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06.0</w:t>
            </w:r>
          </w:p>
        </w:tc>
        <w:tc>
          <w:tcPr>
            <w:tcW w:w="1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68C6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500.4 - 731.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743291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03.7</w:t>
            </w:r>
          </w:p>
        </w:tc>
        <w:tc>
          <w:tcPr>
            <w:tcW w:w="15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C4A98A" w14:textId="77777777" w:rsidR="00E4293C" w:rsidRPr="00777DF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476.7 -</w:t>
            </w:r>
            <w:r w:rsidR="00E4293C"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 xml:space="preserve"> 763.0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A8C3D6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49</w:t>
            </w:r>
          </w:p>
        </w:tc>
      </w:tr>
      <w:tr w:rsidR="00E4293C" w:rsidRPr="00777DF5" w14:paraId="47BDD4D4" w14:textId="77777777" w:rsidTr="00133826">
        <w:trPr>
          <w:trHeight w:val="465"/>
        </w:trPr>
        <w:tc>
          <w:tcPr>
            <w:tcW w:w="237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C305B67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GB" w:eastAsia="fr-FR"/>
              </w:rPr>
              <w:t>Time (min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62F6525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872.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348176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66.3 - 932.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FB6B7E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43.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FB967C4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91.8 - 806.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6CE9E0C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07.4</w:t>
            </w:r>
          </w:p>
        </w:tc>
        <w:tc>
          <w:tcPr>
            <w:tcW w:w="161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F921603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48.8 - 826.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2636142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42.0</w:t>
            </w:r>
          </w:p>
        </w:tc>
        <w:tc>
          <w:tcPr>
            <w:tcW w:w="157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996F7A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675.1 -875.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FA83B08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31.4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3ED6890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700.8 - 826.4</w:t>
            </w:r>
          </w:p>
        </w:tc>
        <w:tc>
          <w:tcPr>
            <w:tcW w:w="62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5D1412B" w14:textId="77777777" w:rsidR="00E4293C" w:rsidRPr="00777DF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777DF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0.46</w:t>
            </w:r>
          </w:p>
        </w:tc>
      </w:tr>
    </w:tbl>
    <w:p w14:paraId="589AAA6C" w14:textId="77777777" w:rsidR="00E4293C" w:rsidRDefault="00E4293C" w:rsidP="00E4293C">
      <w:pPr>
        <w:spacing w:after="245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</w:rPr>
        <w:t xml:space="preserve">Supplementary </w:t>
      </w:r>
      <w:r w:rsidRPr="00644991">
        <w:rPr>
          <w:rFonts w:ascii="Times New Roman" w:eastAsia="Arial" w:hAnsi="Times New Roman" w:cs="Times New Roman"/>
          <w:b/>
          <w:sz w:val="24"/>
          <w:szCs w:val="24"/>
        </w:rPr>
        <w:t xml:space="preserve">Table S4. </w:t>
      </w:r>
      <w:r w:rsidRPr="00644991">
        <w:rPr>
          <w:rFonts w:ascii="Times New Roman" w:eastAsia="Arial" w:hAnsi="Times New Roman" w:cs="Times New Roman"/>
          <w:sz w:val="24"/>
          <w:szCs w:val="24"/>
        </w:rPr>
        <w:t>Analysis</w:t>
      </w:r>
      <w:r w:rsidRPr="00592B87">
        <w:rPr>
          <w:rFonts w:ascii="Times New Roman" w:eastAsia="Arial" w:hAnsi="Times New Roman" w:cs="Times New Roman"/>
          <w:sz w:val="24"/>
          <w:szCs w:val="24"/>
        </w:rPr>
        <w:t xml:space="preserve"> of changes in physical activity parameters, evaluated by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test phase. </w:t>
      </w:r>
      <w:proofErr w:type="spellStart"/>
      <w:r w:rsidRPr="008E7D3D">
        <w:rPr>
          <w:rFonts w:ascii="Times New Roman" w:eastAsia="Arial" w:hAnsi="Times New Roman" w:cs="Times New Roman"/>
          <w:sz w:val="24"/>
          <w:szCs w:val="24"/>
        </w:rPr>
        <w:t>Kruskal</w:t>
      </w:r>
      <w:proofErr w:type="spellEnd"/>
      <w:r w:rsidRPr="008E7D3D">
        <w:rPr>
          <w:rFonts w:ascii="Times New Roman" w:eastAsia="Arial" w:hAnsi="Times New Roman" w:cs="Times New Roman"/>
          <w:sz w:val="24"/>
          <w:szCs w:val="24"/>
        </w:rPr>
        <w:t xml:space="preserve"> Wal</w:t>
      </w:r>
      <w:r>
        <w:rPr>
          <w:rFonts w:ascii="Times New Roman" w:eastAsia="Arial" w:hAnsi="Times New Roman" w:cs="Times New Roman"/>
          <w:sz w:val="24"/>
          <w:szCs w:val="24"/>
        </w:rPr>
        <w:t xml:space="preserve">lis test (all results NS, </w:t>
      </w:r>
      <w:r w:rsidRPr="00EB29D7">
        <w:rPr>
          <w:rFonts w:ascii="Times New Roman" w:eastAsia="Arial" w:hAnsi="Times New Roman" w:cs="Times New Roman"/>
          <w:i/>
          <w:sz w:val="24"/>
          <w:szCs w:val="24"/>
        </w:rPr>
        <w:t>P</w:t>
      </w:r>
      <w:r w:rsidRPr="008E7D3D">
        <w:rPr>
          <w:rFonts w:ascii="Times New Roman" w:eastAsia="Arial" w:hAnsi="Times New Roman" w:cs="Times New Roman"/>
          <w:sz w:val="24"/>
          <w:szCs w:val="24"/>
        </w:rPr>
        <w:t>&gt;0.05)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8E7D3D">
        <w:rPr>
          <w:rStyle w:val="FootnoteReference"/>
          <w:rFonts w:ascii="Times New Roman" w:eastAsia="Arial" w:hAnsi="Times New Roman" w:cs="Times New Roman"/>
          <w:sz w:val="24"/>
          <w:szCs w:val="24"/>
        </w:rPr>
        <w:footnoteReference w:id="3"/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</w:p>
    <w:p w14:paraId="4088D02B" w14:textId="77777777" w:rsidR="00E4293C" w:rsidRDefault="00E4293C" w:rsidP="00E4293C">
      <w:pPr>
        <w:spacing w:after="245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tbl>
      <w:tblPr>
        <w:tblW w:w="16011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50"/>
        <w:gridCol w:w="927"/>
        <w:gridCol w:w="1767"/>
        <w:gridCol w:w="927"/>
        <w:gridCol w:w="1532"/>
        <w:gridCol w:w="1085"/>
        <w:gridCol w:w="1417"/>
        <w:gridCol w:w="1134"/>
        <w:gridCol w:w="1652"/>
        <w:gridCol w:w="1300"/>
        <w:gridCol w:w="1420"/>
      </w:tblGrid>
      <w:tr w:rsidR="00E4293C" w:rsidRPr="00071F09" w14:paraId="4EB28DA0" w14:textId="77777777" w:rsidTr="007265EE">
        <w:trPr>
          <w:trHeight w:val="306"/>
          <w:jc w:val="center"/>
        </w:trPr>
        <w:tc>
          <w:tcPr>
            <w:tcW w:w="2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A6E0C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</w:p>
        </w:tc>
        <w:tc>
          <w:tcPr>
            <w:tcW w:w="5153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C0A265C" w14:textId="607C51F5" w:rsidR="00E4293C" w:rsidRPr="004A1E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Group 1: acidified milk </w:t>
            </w:r>
            <w:r w:rsidR="007265EE"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–</w:t>
            </w:r>
            <w:r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</w:t>
            </w:r>
            <w:r w:rsidR="007265EE"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probiotic </w:t>
            </w:r>
            <w:r w:rsidR="004A7D39"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yogurt</w:t>
            </w:r>
            <w:r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(</w:t>
            </w:r>
            <w:r w:rsidRPr="004A1EA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fr-FR"/>
              </w:rPr>
              <w:t>n</w:t>
            </w:r>
            <w:r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=6)</w:t>
            </w:r>
          </w:p>
          <w:p w14:paraId="1C6E58C3" w14:textId="77777777" w:rsidR="00E4293C" w:rsidRPr="004A1EA1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</w:p>
        </w:tc>
        <w:tc>
          <w:tcPr>
            <w:tcW w:w="5288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04FF34D" w14:textId="54C281EB" w:rsidR="00E4293C" w:rsidRPr="004A1E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Group 2:  </w:t>
            </w:r>
            <w:r w:rsidR="007265EE"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probiotic </w:t>
            </w:r>
            <w:r w:rsidR="004A7D39"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yogurt</w:t>
            </w:r>
            <w:r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- acidified milk (</w:t>
            </w:r>
            <w:r w:rsidRPr="004A1EA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fr-FR"/>
              </w:rPr>
              <w:t>n</w:t>
            </w:r>
            <w:r w:rsidRPr="004A1E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=6)</w:t>
            </w:r>
          </w:p>
          <w:p w14:paraId="2635AF3C" w14:textId="77777777" w:rsidR="00E4293C" w:rsidRPr="004A1EA1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</w:p>
        </w:tc>
        <w:tc>
          <w:tcPr>
            <w:tcW w:w="27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90579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Statistical assessments</w:t>
            </w:r>
          </w:p>
          <w:p w14:paraId="607DA1B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</w:p>
        </w:tc>
      </w:tr>
      <w:tr w:rsidR="00E4293C" w:rsidRPr="00071F09" w14:paraId="31F05101" w14:textId="77777777" w:rsidTr="007265EE">
        <w:trPr>
          <w:trHeight w:val="303"/>
          <w:jc w:val="center"/>
        </w:trPr>
        <w:tc>
          <w:tcPr>
            <w:tcW w:w="285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01548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Parameter</w:t>
            </w:r>
          </w:p>
        </w:tc>
        <w:tc>
          <w:tcPr>
            <w:tcW w:w="269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6D430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Delta change acidified milk</w:t>
            </w:r>
          </w:p>
        </w:tc>
        <w:tc>
          <w:tcPr>
            <w:tcW w:w="245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1FFAB" w14:textId="03B4B767" w:rsidR="00E4293C" w:rsidRPr="00071F09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 xml:space="preserve">Delta change probiotic </w:t>
            </w:r>
            <w:r w:rsidR="004A7D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yogurt</w:t>
            </w:r>
          </w:p>
        </w:tc>
        <w:tc>
          <w:tcPr>
            <w:tcW w:w="250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A3AE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Delta change acidified milk</w:t>
            </w:r>
          </w:p>
        </w:tc>
        <w:tc>
          <w:tcPr>
            <w:tcW w:w="278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A3A74E" w14:textId="00F32F07" w:rsidR="00E4293C" w:rsidRPr="00071F09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 xml:space="preserve">Delta change probiotic </w:t>
            </w:r>
            <w:r w:rsidR="004A7D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yogurt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565C4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Carry-over effect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F4D9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Intervention effect</w:t>
            </w:r>
          </w:p>
        </w:tc>
      </w:tr>
      <w:tr w:rsidR="00E4293C" w:rsidRPr="00071F09" w14:paraId="69DA26C2" w14:textId="77777777" w:rsidTr="007265EE">
        <w:trPr>
          <w:trHeight w:val="300"/>
          <w:jc w:val="center"/>
        </w:trPr>
        <w:tc>
          <w:tcPr>
            <w:tcW w:w="28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B60613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7E4A4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Median</w:t>
            </w:r>
          </w:p>
        </w:tc>
        <w:tc>
          <w:tcPr>
            <w:tcW w:w="17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38058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IQR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8F9CF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Median</w:t>
            </w:r>
          </w:p>
        </w:tc>
        <w:tc>
          <w:tcPr>
            <w:tcW w:w="15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867AC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IQR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20776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Median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91D8A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IQ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305808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Median</w:t>
            </w:r>
          </w:p>
        </w:tc>
        <w:tc>
          <w:tcPr>
            <w:tcW w:w="1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DDF9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fr-FR"/>
              </w:rPr>
              <w:t>IQR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67253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GB" w:eastAsia="fr-FR"/>
              </w:rPr>
              <w:t>P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0B201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val="en-GB" w:eastAsia="fr-FR"/>
              </w:rPr>
              <w:t>P</w:t>
            </w:r>
          </w:p>
        </w:tc>
      </w:tr>
      <w:tr w:rsidR="00E4293C" w:rsidRPr="00071F09" w14:paraId="2C456B14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0DC09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Glycemia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(</w:t>
            </w:r>
            <w:proofErr w:type="spellStart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mmol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/l)</w:t>
            </w:r>
          </w:p>
        </w:tc>
        <w:tc>
          <w:tcPr>
            <w:tcW w:w="9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2FC3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3</w:t>
            </w:r>
          </w:p>
        </w:tc>
        <w:tc>
          <w:tcPr>
            <w:tcW w:w="17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3627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1 - 0.4</w:t>
            </w:r>
          </w:p>
        </w:tc>
        <w:tc>
          <w:tcPr>
            <w:tcW w:w="9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D437F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5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3809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 - 0.1</w:t>
            </w:r>
          </w:p>
        </w:tc>
        <w:tc>
          <w:tcPr>
            <w:tcW w:w="10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19998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1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43E2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 - 0.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71B4D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6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35EF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 - 0.2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CE1E4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30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6CD57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23</w:t>
            </w:r>
          </w:p>
        </w:tc>
      </w:tr>
      <w:tr w:rsidR="00E4293C" w:rsidRPr="00071F09" w14:paraId="31B476F5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29B0F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Insulin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m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U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/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77A1C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6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5BD8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4 - 1.6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C508BD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4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F79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9 - 1.6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E2B61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07B9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.5 - 0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1B3E8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7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FAEA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8 - 0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FB7782" w14:textId="77777777" w:rsidR="00E4293C" w:rsidRPr="00071F09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 </w:t>
            </w:r>
            <w:r w:rsidR="00E4293C"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2*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49D5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70</w:t>
            </w:r>
          </w:p>
        </w:tc>
      </w:tr>
      <w:tr w:rsidR="00E4293C" w:rsidRPr="00071F09" w14:paraId="0476CBED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446DD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Total cholesterol (</w:t>
            </w:r>
            <w:proofErr w:type="spellStart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mmol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/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7C7D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9ABF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 - -0.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6F30D" w14:textId="77777777" w:rsidR="00E4293C" w:rsidRPr="00071F09" w:rsidRDefault="00E4293C" w:rsidP="00133826">
            <w:pPr>
              <w:spacing w:after="0" w:line="240" w:lineRule="auto"/>
              <w:ind w:left="-33" w:firstLine="33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72F2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-0.3 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81D6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C70B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4 - 0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C680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FCF0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 - 0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6FEE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7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D2A2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75</w:t>
            </w:r>
          </w:p>
        </w:tc>
      </w:tr>
      <w:tr w:rsidR="00E4293C" w:rsidRPr="00071F09" w14:paraId="3D33482B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79E79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HDL Cholesterol (</w:t>
            </w:r>
            <w:proofErr w:type="spellStart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mmol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/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650F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BF32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-0.1 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C3BE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37FE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 - 0.2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5EE9E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F4D9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- 0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015B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EA78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 - 0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D1AB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9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7AFE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00</w:t>
            </w:r>
          </w:p>
        </w:tc>
      </w:tr>
      <w:tr w:rsidR="00E4293C" w:rsidRPr="00071F09" w14:paraId="05C2D216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4760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LDL Cholesterol (</w:t>
            </w:r>
            <w:proofErr w:type="spellStart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mmol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/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0032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562C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-0.2 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C53E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A867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-0.3 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34CDF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E043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4 - 0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4DED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5B9B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-0.2 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38D8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5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A712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00</w:t>
            </w:r>
          </w:p>
        </w:tc>
      </w:tr>
      <w:tr w:rsidR="00E4293C" w:rsidRPr="00071F09" w14:paraId="526B4C2C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025A5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AG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(</w:t>
            </w:r>
            <w:proofErr w:type="spellStart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mmol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/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0152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1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8E57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1 - 0.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98E89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EDBB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 - 0.2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EE70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297B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 - 0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9337F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1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6317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2 - 0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350B2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3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AD93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00</w:t>
            </w:r>
          </w:p>
        </w:tc>
      </w:tr>
      <w:tr w:rsidR="00E4293C" w:rsidRPr="00071F09" w14:paraId="72315426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61B3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NEFA (µmol/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5FB22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76.0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3390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61.5 - -1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04CF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8.0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55DC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84.3 - 209.8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AB37B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93.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4551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269 - -166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0706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39.5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3EEB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45.8 - -1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A96A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2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2AE9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39</w:t>
            </w:r>
          </w:p>
        </w:tc>
      </w:tr>
      <w:tr w:rsidR="00E4293C" w:rsidRPr="00071F09" w14:paraId="216B7BD0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6243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hsCRP</w:t>
            </w:r>
            <w:proofErr w:type="spellEnd"/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(mg/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580B2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0A158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 - 0.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2AA69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2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54E1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- 1.9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D279E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BD58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5 - 0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AAB5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C6E5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4 - 0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1E6D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2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9244E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85</w:t>
            </w:r>
          </w:p>
        </w:tc>
      </w:tr>
      <w:tr w:rsidR="00E4293C" w:rsidRPr="00071F09" w14:paraId="50FFE522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99F1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LPS (EU/m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A49D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EC3C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 - 0.3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BA400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71AF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5 - 0.1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1362E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72A7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5 - 0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3ECB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C329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5 - 0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7EBBF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5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FD505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24</w:t>
            </w:r>
          </w:p>
        </w:tc>
      </w:tr>
      <w:tr w:rsidR="00E4293C" w:rsidRPr="00071F09" w14:paraId="374FA067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626C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IL6 (pg/m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0ADA4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4361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.1 - 0.5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7C3D5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4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B024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 - 1.9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37AC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99FA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-0.9 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–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5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5E734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.3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8574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2.4 - -0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8663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8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36A47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82</w:t>
            </w:r>
          </w:p>
        </w:tc>
      </w:tr>
      <w:tr w:rsidR="00E4293C" w:rsidRPr="00071F09" w14:paraId="7E0139CF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C953FB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TNFα (pg/ml)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A77F6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3</w:t>
            </w:r>
          </w:p>
        </w:tc>
        <w:tc>
          <w:tcPr>
            <w:tcW w:w="17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E72B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3 - 0.8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14E04D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2</w:t>
            </w:r>
          </w:p>
        </w:tc>
        <w:tc>
          <w:tcPr>
            <w:tcW w:w="1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DDEC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 - 2.6</w:t>
            </w:r>
          </w:p>
        </w:tc>
        <w:tc>
          <w:tcPr>
            <w:tcW w:w="1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88A5C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BA3B3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.4 - 2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D3C18D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3</w:t>
            </w:r>
          </w:p>
        </w:tc>
        <w:tc>
          <w:tcPr>
            <w:tcW w:w="1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5088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1 - 1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15EA4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8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8A224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48</w:t>
            </w:r>
          </w:p>
        </w:tc>
      </w:tr>
      <w:tr w:rsidR="00E4293C" w:rsidRPr="00071F09" w14:paraId="4B74C92F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013BF5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CCL2 (pg/ml)</w:t>
            </w:r>
          </w:p>
        </w:tc>
        <w:tc>
          <w:tcPr>
            <w:tcW w:w="9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0A08AA1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2.3</w:t>
            </w:r>
          </w:p>
        </w:tc>
        <w:tc>
          <w:tcPr>
            <w:tcW w:w="17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31F67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6.2 - 15.7</w:t>
            </w:r>
          </w:p>
        </w:tc>
        <w:tc>
          <w:tcPr>
            <w:tcW w:w="92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086EE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7</w:t>
            </w:r>
          </w:p>
        </w:tc>
        <w:tc>
          <w:tcPr>
            <w:tcW w:w="153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2C45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- 6.1</w:t>
            </w:r>
          </w:p>
        </w:tc>
        <w:tc>
          <w:tcPr>
            <w:tcW w:w="108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683418E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2.8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6B968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8.9 - 21.1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9B395E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2.9</w:t>
            </w:r>
          </w:p>
        </w:tc>
        <w:tc>
          <w:tcPr>
            <w:tcW w:w="16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BD2C9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1.6 </w:t>
            </w:r>
            <w:r w:rsidR="00C747D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</w:t>
            </w: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.0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4221E2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70</w:t>
            </w:r>
          </w:p>
        </w:tc>
        <w:tc>
          <w:tcPr>
            <w:tcW w:w="142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EB42F7" w14:textId="77777777" w:rsidR="00E4293C" w:rsidRPr="00071F09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</w:t>
            </w:r>
            <w:r w:rsidR="00E429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 xml:space="preserve"> </w:t>
            </w:r>
            <w:r w:rsidR="00E4293C"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1*</w:t>
            </w:r>
          </w:p>
        </w:tc>
      </w:tr>
      <w:tr w:rsidR="00E4293C" w:rsidRPr="00071F09" w14:paraId="1FBE6453" w14:textId="77777777" w:rsidTr="007265EE">
        <w:trPr>
          <w:trHeight w:hRule="exact" w:val="454"/>
          <w:jc w:val="center"/>
        </w:trPr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56E68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CCL5 (pg/ml)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D72D8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9.5</w:t>
            </w:r>
          </w:p>
        </w:tc>
        <w:tc>
          <w:tcPr>
            <w:tcW w:w="17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F95A8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07.8 - 33.5</w:t>
            </w:r>
          </w:p>
        </w:tc>
        <w:tc>
          <w:tcPr>
            <w:tcW w:w="9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12840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36.0</w:t>
            </w:r>
          </w:p>
        </w:tc>
        <w:tc>
          <w:tcPr>
            <w:tcW w:w="15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609122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28.5 - 73</w:t>
            </w:r>
          </w:p>
        </w:tc>
        <w:tc>
          <w:tcPr>
            <w:tcW w:w="10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AC97DA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34.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4A3925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61.1 - 84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7F2E10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0.5</w:t>
            </w:r>
          </w:p>
        </w:tc>
        <w:tc>
          <w:tcPr>
            <w:tcW w:w="1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16F74C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51 - 59.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1A167F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94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DDD196" w14:textId="77777777" w:rsidR="00E4293C" w:rsidRPr="00071F09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071F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48</w:t>
            </w:r>
          </w:p>
        </w:tc>
      </w:tr>
    </w:tbl>
    <w:p w14:paraId="661B8F4E" w14:textId="5360164A" w:rsidR="00E4293C" w:rsidRDefault="00E4293C" w:rsidP="00E4293C">
      <w:pPr>
        <w:spacing w:after="193"/>
        <w:rPr>
          <w:rFonts w:ascii="Times New Roman" w:eastAsia="Arial" w:hAnsi="Times New Roman" w:cs="Times New Roman"/>
          <w:b/>
          <w:sz w:val="24"/>
          <w:szCs w:val="24"/>
        </w:rPr>
        <w:sectPr w:rsidR="00E4293C" w:rsidSect="00894641">
          <w:pgSz w:w="16838" w:h="11906" w:orient="landscape"/>
          <w:pgMar w:top="1134" w:right="1134" w:bottom="993" w:left="1134" w:header="720" w:footer="720" w:gutter="0"/>
          <w:cols w:space="720"/>
        </w:sectPr>
      </w:pPr>
      <w:r w:rsidRPr="003F5C50">
        <w:rPr>
          <w:rFonts w:ascii="Times New Roman" w:eastAsia="Arial" w:hAnsi="Times New Roman" w:cs="Times New Roman"/>
          <w:b/>
          <w:sz w:val="24"/>
          <w:szCs w:val="24"/>
        </w:rPr>
        <w:t>Supplementary Table S5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592B87">
        <w:rPr>
          <w:rFonts w:ascii="Times New Roman" w:eastAsia="Arial" w:hAnsi="Times New Roman" w:cs="Times New Roman"/>
          <w:sz w:val="24"/>
          <w:szCs w:val="24"/>
        </w:rPr>
        <w:t xml:space="preserve">Change in fasting parameters after two-week intake of acidified </w:t>
      </w:r>
      <w:r w:rsidRPr="004A1EA1">
        <w:rPr>
          <w:rFonts w:ascii="Times New Roman" w:eastAsia="Arial" w:hAnsi="Times New Roman" w:cs="Times New Roman"/>
          <w:sz w:val="24"/>
          <w:szCs w:val="24"/>
        </w:rPr>
        <w:t xml:space="preserve">milk compared to </w:t>
      </w:r>
      <w:r w:rsidR="007265EE" w:rsidRPr="004A1EA1">
        <w:rPr>
          <w:rFonts w:ascii="Times New Roman" w:eastAsia="Arial" w:hAnsi="Times New Roman" w:cs="Times New Roman"/>
          <w:sz w:val="24"/>
          <w:szCs w:val="24"/>
        </w:rPr>
        <w:t xml:space="preserve">probiotic </w:t>
      </w:r>
      <w:r w:rsidR="004A7D39" w:rsidRPr="004A1EA1">
        <w:rPr>
          <w:rFonts w:ascii="Times New Roman" w:eastAsia="Arial" w:hAnsi="Times New Roman" w:cs="Times New Roman"/>
          <w:sz w:val="24"/>
          <w:szCs w:val="24"/>
        </w:rPr>
        <w:t>yogurt</w:t>
      </w:r>
      <w:r w:rsidRPr="00592B87">
        <w:rPr>
          <w:rFonts w:ascii="Times New Roman" w:eastAsia="Arial" w:hAnsi="Times New Roman" w:cs="Times New Roman"/>
          <w:sz w:val="24"/>
          <w:szCs w:val="24"/>
        </w:rPr>
        <w:t xml:space="preserve"> intake. </w:t>
      </w:r>
      <w:r w:rsidRPr="00592B87">
        <w:rPr>
          <w:rStyle w:val="FootnoteReference"/>
          <w:rFonts w:ascii="Times New Roman" w:eastAsia="Arial" w:hAnsi="Times New Roman" w:cs="Times New Roman"/>
          <w:sz w:val="24"/>
          <w:szCs w:val="24"/>
        </w:rPr>
        <w:footnoteReference w:id="4"/>
      </w:r>
    </w:p>
    <w:tbl>
      <w:tblPr>
        <w:tblpPr w:leftFromText="141" w:rightFromText="141" w:vertAnchor="text" w:horzAnchor="page" w:tblpX="1535" w:tblpY="-180"/>
        <w:tblW w:w="96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841"/>
        <w:gridCol w:w="1418"/>
        <w:gridCol w:w="1984"/>
        <w:gridCol w:w="993"/>
        <w:gridCol w:w="1416"/>
      </w:tblGrid>
      <w:tr w:rsidR="00E4293C" w:rsidRPr="00947E95" w14:paraId="55F6CEC7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55844B" w14:textId="77777777" w:rsidR="00E4293C" w:rsidRPr="00947E95" w:rsidRDefault="00E4293C" w:rsidP="0013382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lastRenderedPageBreak/>
              <w:t>OTU</w:t>
            </w:r>
            <w:r>
              <w:rPr>
                <w:rStyle w:val="FootnoteReference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footnoteReference w:id="5"/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 (species assigned) </w:t>
            </w:r>
            <w:r w:rsidRPr="00EB29D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=29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C10CB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Base Mea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1259D3" w14:textId="77777777" w:rsidR="00E4293C" w:rsidRPr="00947E9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0C98B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Statistic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4C877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Adjusted </w:t>
            </w:r>
            <w:r w:rsidRPr="0033107F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P</w:t>
            </w: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 </w:t>
            </w:r>
          </w:p>
        </w:tc>
      </w:tr>
      <w:tr w:rsidR="00E4293C" w:rsidRPr="00947E95" w14:paraId="4C4B6ED2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7989B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729 (</w:t>
            </w: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Streptococcus salivarius thermophilus</w:t>
            </w:r>
            <w:r w:rsidRPr="00F2124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67D3A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291.8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EEAEB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7.8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712D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2.4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A70F0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004346">
              <w:rPr>
                <w:rFonts w:cs="Times New Roman"/>
                <w:sz w:val="24"/>
                <w:szCs w:val="24"/>
                <w:vertAlign w:val="subscript"/>
              </w:rPr>
              <w:t>.</w:t>
            </w: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3FF8EC65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73AA5" w14:textId="77777777" w:rsidR="00E4293C" w:rsidRPr="00460F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CH"/>
              </w:rPr>
            </w:pPr>
            <w:r w:rsidRPr="00460FA1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344 (</w:t>
            </w:r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 xml:space="preserve">Lactobacillus </w:t>
            </w:r>
            <w:proofErr w:type="spellStart"/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>delbrueckii</w:t>
            </w:r>
            <w:proofErr w:type="spellEnd"/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 xml:space="preserve"> </w:t>
            </w:r>
            <w:r w:rsidRPr="00460F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CH"/>
              </w:rPr>
              <w:t>spp</w:t>
            </w:r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 xml:space="preserve">. </w:t>
            </w:r>
            <w:proofErr w:type="spellStart"/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>Bulgaricus</w:t>
            </w:r>
            <w:proofErr w:type="spellEnd"/>
            <w:r w:rsidRPr="00460F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CH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182F1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49.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91777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607B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5.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40A39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004346">
              <w:rPr>
                <w:rFonts w:cs="Times New Roman"/>
                <w:sz w:val="24"/>
                <w:szCs w:val="24"/>
                <w:vertAlign w:val="subscript"/>
              </w:rPr>
              <w:t>.</w:t>
            </w: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6BE87602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1C7AA" w14:textId="77777777" w:rsidR="00E4293C" w:rsidRPr="00F21248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 xml:space="preserve">OTU_135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(</w:t>
            </w: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Intestinibacter bartletti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5B0F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46.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26592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2.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F5F37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8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49E44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1</w:t>
            </w:r>
          </w:p>
        </w:tc>
      </w:tr>
      <w:tr w:rsidR="00E4293C" w:rsidRPr="00947E95" w14:paraId="271AE01A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042CBA" w14:textId="77777777" w:rsidR="00E4293C" w:rsidRPr="00460F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</w:pPr>
            <w:r w:rsidRPr="00460FA1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280 (</w:t>
            </w:r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 xml:space="preserve">Bifidobacterium </w:t>
            </w:r>
            <w:proofErr w:type="spellStart"/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>kashiwanohense</w:t>
            </w:r>
            <w:proofErr w:type="spellEnd"/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>/</w:t>
            </w:r>
          </w:p>
          <w:p w14:paraId="4B34BB1B" w14:textId="77777777" w:rsidR="00E4293C" w:rsidRPr="00460F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CH"/>
              </w:rPr>
            </w:pPr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 xml:space="preserve">Bifidobacterium </w:t>
            </w:r>
            <w:proofErr w:type="spellStart"/>
            <w:r w:rsidRPr="00460F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fr-CH"/>
              </w:rPr>
              <w:t>pseudocatenulatum</w:t>
            </w:r>
            <w:proofErr w:type="spellEnd"/>
            <w:r w:rsidRPr="00460F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CH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FAC4FD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451.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3F101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219E0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6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B9987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3</w:t>
            </w:r>
          </w:p>
        </w:tc>
      </w:tr>
      <w:tr w:rsidR="00E4293C" w:rsidRPr="00947E95" w14:paraId="17CEF074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141B63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Species </w:t>
            </w:r>
            <w:r w:rsidRPr="00EB29D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n</w:t>
            </w: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=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9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B8BEB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Base Mea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E37FE1" w14:textId="77777777" w:rsidR="00E4293C" w:rsidRPr="00947E9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AD957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Statistic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4C791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Adjusted </w:t>
            </w:r>
            <w:r w:rsidRPr="0033107F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P</w:t>
            </w: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 </w:t>
            </w:r>
          </w:p>
        </w:tc>
      </w:tr>
      <w:tr w:rsidR="00E4293C" w:rsidRPr="00947E95" w14:paraId="47C8194B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B5E57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Streptococcus salivarius thermophilu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F2564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13.9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A5BD9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7.6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26AAD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2.6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33654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65230CAE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F37D9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Lactobacillus delbruecki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 xml:space="preserve"> spp.</w:t>
            </w: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 xml:space="preserve"> </w:t>
            </w: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bulgaricus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E655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53.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358F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77D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5.2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83B97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715803A0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A4D79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Bifidobacterium kashiwanohense/</w:t>
            </w:r>
          </w:p>
          <w:p w14:paraId="7C6AE1C3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Bifidobacterium pseudocatenulatu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3E8A2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519.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04CD2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FD01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9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E8D85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1C71419F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9008EF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Intestinibacter bartletti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B3A3C0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35.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9DB7F2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2.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6856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595727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072D15F8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F2B0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Genus</w:t>
            </w:r>
            <w:r w:rsidRPr="00EB29D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 xml:space="preserve"> 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=107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39E10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Base Mea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E3ADD3" w14:textId="77777777" w:rsidR="00E4293C" w:rsidRPr="00947E9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901B3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Statistic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71FE14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Adjusted </w:t>
            </w:r>
            <w:r w:rsidRPr="0033107F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P</w:t>
            </w: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 </w:t>
            </w:r>
          </w:p>
        </w:tc>
      </w:tr>
      <w:tr w:rsidR="00E4293C" w:rsidRPr="00947E95" w14:paraId="6A3142F8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07042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Streptococcu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F7169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985.0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EB66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.8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7EDD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4.3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D7229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1BDD04F7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30725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Intestinibacter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61B9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17.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D412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2.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95214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EAC19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1</w:t>
            </w:r>
          </w:p>
        </w:tc>
      </w:tr>
      <w:tr w:rsidR="00E4293C" w:rsidRPr="00947E95" w14:paraId="0BC1F266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42EF5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Bifidobacteriu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A1B7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658.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C490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A25C7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4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7F86A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3</w:t>
            </w:r>
          </w:p>
        </w:tc>
      </w:tr>
      <w:tr w:rsidR="00E4293C" w:rsidRPr="00947E95" w14:paraId="730F920E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CEF39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Megasphaer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F23214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217.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7F0FA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6453C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EED28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3</w:t>
            </w:r>
          </w:p>
        </w:tc>
      </w:tr>
      <w:tr w:rsidR="00E4293C" w:rsidRPr="00947E95" w14:paraId="2FD26D2E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31D72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Family </w:t>
            </w:r>
            <w:r w:rsidRPr="00EB29D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=36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D69B7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Base Mea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7D8060" w14:textId="77777777" w:rsidR="00E4293C" w:rsidRPr="00947E9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B2B61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Statistic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019589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Adjusted </w:t>
            </w:r>
            <w:r w:rsidRPr="0033107F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P</w:t>
            </w:r>
          </w:p>
        </w:tc>
      </w:tr>
      <w:tr w:rsidR="00E4293C" w:rsidRPr="00947E95" w14:paraId="0B5DF450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35155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Streptococcu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3F8A2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985.0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60EA9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.8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D188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4.3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2B030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7BC9DDB4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2507E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Intestinibacter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6CAC9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17.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E7921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2.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9C76D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44B4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1</w:t>
            </w:r>
          </w:p>
        </w:tc>
      </w:tr>
      <w:tr w:rsidR="00E4293C" w:rsidRPr="00947E95" w14:paraId="250C7A89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B31AA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Bifidobacterium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CF033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658.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772C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BE4A3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4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F1A9A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3</w:t>
            </w:r>
          </w:p>
        </w:tc>
      </w:tr>
      <w:tr w:rsidR="00E4293C" w:rsidRPr="00947E95" w14:paraId="71D14A6B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C5A585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Megasphaera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6BD1A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217.2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56FB11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EA774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3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EE5F7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3</w:t>
            </w:r>
          </w:p>
        </w:tc>
      </w:tr>
      <w:tr w:rsidR="00E4293C" w:rsidRPr="00947E95" w14:paraId="65425592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0E42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Order</w:t>
            </w:r>
            <w:r w:rsidRPr="00EB29D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 xml:space="preserve"> 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=2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DE958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Base Mean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1BF7B9" w14:textId="77777777" w:rsidR="00E4293C" w:rsidRPr="00947E9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B423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Statistic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27C87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Adjusted </w:t>
            </w:r>
            <w:r w:rsidRPr="0033107F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P</w:t>
            </w: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 </w:t>
            </w:r>
          </w:p>
        </w:tc>
      </w:tr>
      <w:tr w:rsidR="00E4293C" w:rsidRPr="00947E95" w14:paraId="6CCA05C8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9A1CC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Bifidobacteriale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0EE33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2214.2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EBAE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6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4CF04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8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68E9D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6B10E009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4CC777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Lactobacillales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8CD2C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794.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8019FB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.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71704D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EE03B3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0.02</w:t>
            </w:r>
          </w:p>
        </w:tc>
      </w:tr>
      <w:tr w:rsidR="00E4293C" w:rsidRPr="00947E95" w14:paraId="25C1BB03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6FBCB3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Class </w:t>
            </w:r>
            <w:r w:rsidRPr="00EB29D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=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6A6C33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Base Mean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69C0AEB" w14:textId="77777777" w:rsidR="00E4293C" w:rsidRPr="00947E95" w:rsidRDefault="00C747D0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B5BBAE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Statistic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1F02F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Adjusted </w:t>
            </w:r>
            <w:r w:rsidRPr="0033107F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P</w:t>
            </w:r>
            <w:r w:rsidRPr="00947E9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 </w:t>
            </w:r>
          </w:p>
        </w:tc>
      </w:tr>
      <w:tr w:rsidR="00E4293C" w:rsidRPr="00947E95" w14:paraId="27127E91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30308B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Actinobacteria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C2FECB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2123.1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B5715D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1.4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CAB86F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-3.4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121DEA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06440E96" w14:textId="77777777" w:rsidTr="00133826">
        <w:trPr>
          <w:trHeight w:val="315"/>
        </w:trPr>
        <w:tc>
          <w:tcPr>
            <w:tcW w:w="3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8E4204" w14:textId="77777777" w:rsidR="00E4293C" w:rsidRPr="00F21248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</w:pPr>
            <w:r w:rsidRPr="00F21248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fr-CH" w:eastAsia="fr-CH"/>
              </w:rPr>
              <w:t>Bacilli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8755EA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842.5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F7D04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1.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AFDAE0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3.5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09F68B" w14:textId="77777777" w:rsidR="00E4293C" w:rsidRPr="00947E95" w:rsidRDefault="00133826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cs="Times New Roman"/>
                <w:sz w:val="24"/>
                <w:szCs w:val="24"/>
              </w:rPr>
              <w:t>&lt; 0.01</w:t>
            </w:r>
          </w:p>
        </w:tc>
      </w:tr>
      <w:tr w:rsidR="00E4293C" w:rsidRPr="00947E95" w14:paraId="72E6F17A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F04D08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 xml:space="preserve">Phylum </w:t>
            </w:r>
            <w:r w:rsidRPr="00EB29D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  <w:lang w:val="fr-CH" w:eastAsia="fr-CH"/>
              </w:rPr>
              <w:t>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  <w:t>=1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8231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F80F70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517DA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20C9B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fr-CH" w:eastAsia="fr-CH"/>
              </w:rPr>
            </w:pPr>
          </w:p>
        </w:tc>
      </w:tr>
      <w:tr w:rsidR="00E4293C" w:rsidRPr="00947E95" w14:paraId="5BA6E16D" w14:textId="77777777" w:rsidTr="00133826">
        <w:trPr>
          <w:trHeight w:val="315"/>
        </w:trPr>
        <w:tc>
          <w:tcPr>
            <w:tcW w:w="3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CAD586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  <w:r w:rsidRPr="00947E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 xml:space="preserve">No significant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  <w:t>taxa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E476E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B700F5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AC811C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E1DB4D" w14:textId="77777777" w:rsidR="00E4293C" w:rsidRPr="00947E95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fr-CH" w:eastAsia="fr-CH"/>
              </w:rPr>
            </w:pPr>
          </w:p>
        </w:tc>
      </w:tr>
    </w:tbl>
    <w:p w14:paraId="2C23053D" w14:textId="77777777" w:rsidR="00E4293C" w:rsidRDefault="00E4293C" w:rsidP="00E4293C">
      <w:pPr>
        <w:spacing w:after="193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568CCB8D" w14:textId="77777777" w:rsidR="00E4293C" w:rsidRPr="008E7D3D" w:rsidRDefault="00E4293C" w:rsidP="00E4293C">
      <w:pPr>
        <w:spacing w:after="193" w:line="360" w:lineRule="auto"/>
        <w:rPr>
          <w:rFonts w:ascii="Times New Roman" w:eastAsia="Arial" w:hAnsi="Times New Roman" w:cs="Times New Roman"/>
          <w:b/>
          <w:sz w:val="24"/>
          <w:szCs w:val="24"/>
        </w:rPr>
        <w:sectPr w:rsidR="00E4293C" w:rsidRPr="008E7D3D" w:rsidSect="00133826">
          <w:pgSz w:w="11906" w:h="16838"/>
          <w:pgMar w:top="993" w:right="1134" w:bottom="709" w:left="1134" w:header="720" w:footer="720" w:gutter="0"/>
          <w:cols w:space="720"/>
          <w:docGrid w:linePitch="299"/>
        </w:sectPr>
      </w:pPr>
      <w:r w:rsidRPr="003F5C50">
        <w:rPr>
          <w:rFonts w:ascii="Times New Roman" w:eastAsia="Arial" w:hAnsi="Times New Roman" w:cs="Times New Roman"/>
          <w:b/>
          <w:sz w:val="24"/>
          <w:szCs w:val="24"/>
        </w:rPr>
        <w:t>Supplementary Table S6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E7417F">
        <w:rPr>
          <w:rFonts w:ascii="Times New Roman" w:eastAsia="Arial" w:hAnsi="Times New Roman" w:cs="Times New Roman"/>
          <w:sz w:val="24"/>
          <w:szCs w:val="24"/>
        </w:rPr>
        <w:t>Bacterial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gro</w:t>
      </w:r>
      <w:r>
        <w:rPr>
          <w:rFonts w:ascii="Times New Roman" w:eastAsia="Arial" w:hAnsi="Times New Roman" w:cs="Times New Roman"/>
          <w:sz w:val="24"/>
          <w:szCs w:val="24"/>
        </w:rPr>
        <w:t>ups differentially present after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</w:t>
      </w:r>
      <w:r>
        <w:rPr>
          <w:rFonts w:ascii="Times New Roman" w:eastAsia="Arial" w:hAnsi="Times New Roman" w:cs="Times New Roman"/>
          <w:sz w:val="24"/>
          <w:szCs w:val="24"/>
        </w:rPr>
        <w:t>probiotic intake compared to acidified milk intake (</w:t>
      </w:r>
      <w:r>
        <w:rPr>
          <w:rFonts w:ascii="Times New Roman" w:eastAsia="Arial" w:hAnsi="Times New Roman" w:cs="Times New Roman"/>
          <w:i/>
          <w:sz w:val="24"/>
          <w:szCs w:val="24"/>
        </w:rPr>
        <w:t>P</w:t>
      </w:r>
      <w:r w:rsidRPr="00E208C2">
        <w:rPr>
          <w:rFonts w:ascii="Times New Roman" w:eastAsia="Arial" w:hAnsi="Times New Roman" w:cs="Times New Roman"/>
          <w:sz w:val="24"/>
          <w:szCs w:val="24"/>
          <w:vertAlign w:val="subscript"/>
        </w:rPr>
        <w:t>adj.</w:t>
      </w:r>
      <w:r w:rsidRPr="00303CBE">
        <w:rPr>
          <w:rFonts w:ascii="Times New Roman" w:hAnsi="Times New Roman" w:cs="Times New Roman"/>
          <w:sz w:val="24"/>
          <w:szCs w:val="24"/>
        </w:rPr>
        <w:t>≤</w:t>
      </w:r>
      <w:r>
        <w:rPr>
          <w:rFonts w:ascii="Times New Roman" w:eastAsia="Arial" w:hAnsi="Times New Roman" w:cs="Times New Roman"/>
          <w:sz w:val="24"/>
          <w:szCs w:val="24"/>
        </w:rPr>
        <w:t>0</w:t>
      </w:r>
      <w:r w:rsidRPr="008E7D3D">
        <w:rPr>
          <w:rFonts w:ascii="Times New Roman" w:eastAsia="Arial" w:hAnsi="Times New Roman" w:cs="Times New Roman"/>
          <w:sz w:val="24"/>
          <w:szCs w:val="24"/>
        </w:rPr>
        <w:t>.05). Statistic = value of the Wald test stat</w:t>
      </w:r>
      <w:r>
        <w:rPr>
          <w:rFonts w:ascii="Times New Roman" w:eastAsia="Arial" w:hAnsi="Times New Roman" w:cs="Times New Roman"/>
          <w:sz w:val="24"/>
          <w:szCs w:val="24"/>
        </w:rPr>
        <w:t>istic.</w:t>
      </w:r>
    </w:p>
    <w:tbl>
      <w:tblPr>
        <w:tblpPr w:leftFromText="141" w:rightFromText="141" w:vertAnchor="text" w:horzAnchor="page" w:tblpX="1439" w:tblpY="87"/>
        <w:tblW w:w="9906" w:type="dxa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5270"/>
        <w:gridCol w:w="1075"/>
        <w:gridCol w:w="993"/>
        <w:gridCol w:w="1096"/>
        <w:gridCol w:w="1472"/>
      </w:tblGrid>
      <w:tr w:rsidR="00E4293C" w:rsidRPr="008E7D3D" w14:paraId="78550857" w14:textId="77777777" w:rsidTr="00C747D0">
        <w:trPr>
          <w:trHeight w:val="326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7269CA9E" w14:textId="77777777" w:rsidR="00E4293C" w:rsidRPr="008E7D3D" w:rsidRDefault="00E4293C" w:rsidP="00C747D0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lastRenderedPageBreak/>
              <w:t>OTU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footnoteReference w:id="6"/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(Assigned species)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292</w:t>
            </w:r>
          </w:p>
        </w:tc>
        <w:tc>
          <w:tcPr>
            <w:tcW w:w="107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5F8F0CE7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Base mean</w:t>
            </w:r>
          </w:p>
        </w:tc>
        <w:tc>
          <w:tcPr>
            <w:tcW w:w="99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0DEEDD5A" w14:textId="77777777" w:rsidR="00E4293C" w:rsidRPr="008E7D3D" w:rsidRDefault="00C747D0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FAE7A99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1472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03A1FC34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Adjusted</w:t>
            </w: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E208C2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5E204ED3" w14:textId="77777777" w:rsidTr="00C747D0">
        <w:trPr>
          <w:trHeight w:val="326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12DED4F" w14:textId="77777777" w:rsidR="00E4293C" w:rsidRPr="008E7D3D" w:rsidRDefault="00E4293C" w:rsidP="00133826">
            <w:pPr>
              <w:spacing w:after="0" w:line="240" w:lineRule="auto"/>
              <w:ind w:right="45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344 (</w:t>
            </w: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Lactobacillus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elbrueckii</w:t>
            </w:r>
            <w:proofErr w:type="spellEnd"/>
            <w:r w:rsidRPr="008E7D3D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</w:t>
            </w: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spp.</w:t>
            </w: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ulgaricus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09F5EBB6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5.4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3A6049E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1B002A3E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706141A5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8E7D3D" w14:paraId="012FC421" w14:textId="77777777" w:rsidTr="00C747D0">
        <w:trPr>
          <w:trHeight w:val="322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187CE679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729 (</w:t>
            </w: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treptococcus</w:t>
            </w:r>
          </w:p>
          <w:p w14:paraId="0AA26011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alivarius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thermophilus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075" w:type="dxa"/>
            <w:tcBorders>
              <w:bottom w:val="single" w:sz="4" w:space="0" w:color="auto"/>
            </w:tcBorders>
            <w:shd w:val="clear" w:color="auto" w:fill="auto"/>
          </w:tcPr>
          <w:p w14:paraId="124C10D2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07.8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</w:tcPr>
          <w:p w14:paraId="0B2DF4F3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D1ACBA4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1.0</w:t>
            </w:r>
          </w:p>
        </w:tc>
        <w:tc>
          <w:tcPr>
            <w:tcW w:w="1472" w:type="dxa"/>
            <w:tcBorders>
              <w:bottom w:val="single" w:sz="4" w:space="0" w:color="auto"/>
            </w:tcBorders>
            <w:shd w:val="clear" w:color="auto" w:fill="auto"/>
          </w:tcPr>
          <w:p w14:paraId="080349B8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8E7D3D" w14:paraId="61E7C07E" w14:textId="77777777" w:rsidTr="00C747D0">
        <w:trPr>
          <w:trHeight w:val="326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83E6E1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Species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99</w:t>
            </w:r>
          </w:p>
        </w:tc>
        <w:tc>
          <w:tcPr>
            <w:tcW w:w="10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3D04C0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EC3C3C" w14:textId="77777777" w:rsidR="00E4293C" w:rsidRPr="008E7D3D" w:rsidRDefault="00C747D0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CFC368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4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C883F0E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1839D038" w14:textId="77777777" w:rsidTr="00C747D0">
        <w:trPr>
          <w:trHeight w:val="326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12D09BC3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Lactobacillus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elbrueckii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F21248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spp</w:t>
            </w:r>
            <w:r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.</w:t>
            </w: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ulgaricus</w:t>
            </w:r>
            <w:proofErr w:type="spellEnd"/>
          </w:p>
        </w:tc>
        <w:tc>
          <w:tcPr>
            <w:tcW w:w="1075" w:type="dxa"/>
            <w:tcBorders>
              <w:top w:val="single" w:sz="4" w:space="0" w:color="auto"/>
            </w:tcBorders>
            <w:shd w:val="clear" w:color="auto" w:fill="auto"/>
          </w:tcPr>
          <w:p w14:paraId="67F43039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9.8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</w:tcPr>
          <w:p w14:paraId="1DEAF73E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5A1BB4A7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1472" w:type="dxa"/>
            <w:tcBorders>
              <w:top w:val="single" w:sz="4" w:space="0" w:color="auto"/>
            </w:tcBorders>
            <w:shd w:val="clear" w:color="auto" w:fill="auto"/>
          </w:tcPr>
          <w:p w14:paraId="73EE4E2B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8E7D3D" w14:paraId="06CB5A5B" w14:textId="77777777" w:rsidTr="00C747D0">
        <w:trPr>
          <w:trHeight w:val="326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CF5ACE9" w14:textId="77777777" w:rsidR="00E4293C" w:rsidRPr="008E7D3D" w:rsidRDefault="00E4293C" w:rsidP="00133826">
            <w:pPr>
              <w:spacing w:after="0" w:line="240" w:lineRule="auto"/>
              <w:ind w:right="4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Streptococcus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alivarius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thermophilus</w:t>
            </w:r>
            <w:proofErr w:type="spellEnd"/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77F76C2A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08.6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69FD7B7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.0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C76A04E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2DF0B7E3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0.01</w:t>
            </w:r>
          </w:p>
        </w:tc>
      </w:tr>
      <w:tr w:rsidR="00E4293C" w:rsidRPr="008E7D3D" w14:paraId="337376F5" w14:textId="77777777" w:rsidTr="00C747D0">
        <w:trPr>
          <w:trHeight w:val="322"/>
        </w:trPr>
        <w:tc>
          <w:tcPr>
            <w:tcW w:w="0" w:type="auto"/>
            <w:shd w:val="clear" w:color="auto" w:fill="auto"/>
          </w:tcPr>
          <w:p w14:paraId="42561533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lophi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wadsworthia</w:t>
            </w:r>
            <w:proofErr w:type="spellEnd"/>
          </w:p>
        </w:tc>
        <w:tc>
          <w:tcPr>
            <w:tcW w:w="1075" w:type="dxa"/>
            <w:shd w:val="clear" w:color="auto" w:fill="auto"/>
          </w:tcPr>
          <w:p w14:paraId="7B780B95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10.8</w:t>
            </w:r>
          </w:p>
        </w:tc>
        <w:tc>
          <w:tcPr>
            <w:tcW w:w="993" w:type="dxa"/>
            <w:shd w:val="clear" w:color="auto" w:fill="auto"/>
          </w:tcPr>
          <w:p w14:paraId="47614CF6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0" w:type="auto"/>
            <w:shd w:val="clear" w:color="auto" w:fill="auto"/>
          </w:tcPr>
          <w:p w14:paraId="7AD260B1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3</w:t>
            </w:r>
          </w:p>
        </w:tc>
        <w:tc>
          <w:tcPr>
            <w:tcW w:w="1472" w:type="dxa"/>
            <w:shd w:val="clear" w:color="auto" w:fill="auto"/>
          </w:tcPr>
          <w:p w14:paraId="73D452A5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616CC7FC" w14:textId="77777777" w:rsidTr="00C747D0">
        <w:trPr>
          <w:trHeight w:val="326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FA767F2" w14:textId="77777777" w:rsidR="00E4293C" w:rsidRPr="008E7D3D" w:rsidRDefault="00E4293C" w:rsidP="00133826">
            <w:pPr>
              <w:spacing w:after="0" w:line="240" w:lineRule="auto"/>
              <w:ind w:right="4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Haemophilus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arainfluenzae</w:t>
            </w:r>
            <w:proofErr w:type="spellEnd"/>
          </w:p>
        </w:tc>
        <w:tc>
          <w:tcPr>
            <w:tcW w:w="107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44BB20B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960.4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F9FEAD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AC12E8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3</w:t>
            </w:r>
          </w:p>
        </w:tc>
        <w:tc>
          <w:tcPr>
            <w:tcW w:w="147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75E22E1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2341C055" w14:textId="77777777" w:rsidTr="00C747D0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40FBD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Genus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106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0B4E03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BCA52D" w14:textId="77777777" w:rsidR="00E4293C" w:rsidRPr="008E7D3D" w:rsidRDefault="00C747D0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199241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4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0C9875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7C732925" w14:textId="77777777" w:rsidTr="00C747D0">
        <w:trPr>
          <w:trHeight w:val="322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C7C5213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Lactobacillus</w:t>
            </w:r>
          </w:p>
        </w:tc>
        <w:tc>
          <w:tcPr>
            <w:tcW w:w="107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38656A89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231.2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5B4D620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58740A0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147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50C6FA0A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0.01</w:t>
            </w:r>
          </w:p>
        </w:tc>
      </w:tr>
      <w:tr w:rsidR="00E4293C" w:rsidRPr="008E7D3D" w14:paraId="075F29A6" w14:textId="77777777" w:rsidTr="00C747D0">
        <w:trPr>
          <w:trHeight w:val="326"/>
        </w:trPr>
        <w:tc>
          <w:tcPr>
            <w:tcW w:w="0" w:type="auto"/>
            <w:shd w:val="clear" w:color="auto" w:fill="auto"/>
          </w:tcPr>
          <w:p w14:paraId="68FE76A3" w14:textId="77777777" w:rsidR="00E4293C" w:rsidRPr="008E7D3D" w:rsidRDefault="00E4293C" w:rsidP="00133826">
            <w:pPr>
              <w:spacing w:after="0" w:line="240" w:lineRule="auto"/>
              <w:ind w:right="4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treptococcus</w:t>
            </w:r>
          </w:p>
        </w:tc>
        <w:tc>
          <w:tcPr>
            <w:tcW w:w="1075" w:type="dxa"/>
            <w:shd w:val="clear" w:color="auto" w:fill="auto"/>
          </w:tcPr>
          <w:p w14:paraId="051A3159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719.2</w:t>
            </w:r>
          </w:p>
        </w:tc>
        <w:tc>
          <w:tcPr>
            <w:tcW w:w="993" w:type="dxa"/>
            <w:shd w:val="clear" w:color="auto" w:fill="auto"/>
          </w:tcPr>
          <w:p w14:paraId="58E3C68C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shd w:val="clear" w:color="auto" w:fill="auto"/>
          </w:tcPr>
          <w:p w14:paraId="3544D0F0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1472" w:type="dxa"/>
            <w:shd w:val="clear" w:color="auto" w:fill="auto"/>
          </w:tcPr>
          <w:p w14:paraId="2C104621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8E7D3D" w14:paraId="64BDCC96" w14:textId="77777777" w:rsidTr="00C747D0">
        <w:trPr>
          <w:trHeight w:val="326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8CD679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Ruminococc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04</w:t>
            </w:r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2B0D1FF2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04.3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318F50F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8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2211912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9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2ACBBA7B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8E7D3D" w14:paraId="2674A29B" w14:textId="77777777" w:rsidTr="00C747D0">
        <w:trPr>
          <w:trHeight w:val="326"/>
        </w:trPr>
        <w:tc>
          <w:tcPr>
            <w:tcW w:w="0" w:type="auto"/>
            <w:shd w:val="clear" w:color="auto" w:fill="auto"/>
          </w:tcPr>
          <w:p w14:paraId="605E7068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lophila</w:t>
            </w:r>
            <w:proofErr w:type="spellEnd"/>
          </w:p>
        </w:tc>
        <w:tc>
          <w:tcPr>
            <w:tcW w:w="1075" w:type="dxa"/>
            <w:shd w:val="clear" w:color="auto" w:fill="auto"/>
          </w:tcPr>
          <w:p w14:paraId="220B1E6C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46.8</w:t>
            </w:r>
          </w:p>
        </w:tc>
        <w:tc>
          <w:tcPr>
            <w:tcW w:w="993" w:type="dxa"/>
            <w:shd w:val="clear" w:color="auto" w:fill="auto"/>
          </w:tcPr>
          <w:p w14:paraId="1F9AEA8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4</w:t>
            </w:r>
          </w:p>
        </w:tc>
        <w:tc>
          <w:tcPr>
            <w:tcW w:w="0" w:type="auto"/>
            <w:shd w:val="clear" w:color="auto" w:fill="auto"/>
          </w:tcPr>
          <w:p w14:paraId="15232577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472" w:type="dxa"/>
            <w:shd w:val="clear" w:color="auto" w:fill="auto"/>
          </w:tcPr>
          <w:p w14:paraId="00610E77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570B26CD" w14:textId="77777777" w:rsidTr="00C747D0">
        <w:trPr>
          <w:trHeight w:val="322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38ED0B3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Haemophilus</w:t>
            </w:r>
            <w:proofErr w:type="spellEnd"/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78E95AAF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862.1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2B48EEDA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6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7FFDDAA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6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1DE78CA4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20BB3C35" w14:textId="77777777" w:rsidTr="00C747D0">
        <w:trPr>
          <w:trHeight w:val="326"/>
        </w:trPr>
        <w:tc>
          <w:tcPr>
            <w:tcW w:w="0" w:type="auto"/>
            <w:shd w:val="clear" w:color="auto" w:fill="auto"/>
          </w:tcPr>
          <w:p w14:paraId="61DC5B4A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Veillonella</w:t>
            </w:r>
            <w:proofErr w:type="spellEnd"/>
          </w:p>
        </w:tc>
        <w:tc>
          <w:tcPr>
            <w:tcW w:w="1075" w:type="dxa"/>
            <w:shd w:val="clear" w:color="auto" w:fill="auto"/>
          </w:tcPr>
          <w:p w14:paraId="5DA71766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243.0</w:t>
            </w:r>
          </w:p>
        </w:tc>
        <w:tc>
          <w:tcPr>
            <w:tcW w:w="993" w:type="dxa"/>
            <w:shd w:val="clear" w:color="auto" w:fill="auto"/>
          </w:tcPr>
          <w:p w14:paraId="6E39850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2</w:t>
            </w:r>
          </w:p>
        </w:tc>
        <w:tc>
          <w:tcPr>
            <w:tcW w:w="0" w:type="auto"/>
            <w:shd w:val="clear" w:color="auto" w:fill="auto"/>
          </w:tcPr>
          <w:p w14:paraId="2FB09F94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2</w:t>
            </w:r>
          </w:p>
        </w:tc>
        <w:tc>
          <w:tcPr>
            <w:tcW w:w="1472" w:type="dxa"/>
            <w:shd w:val="clear" w:color="auto" w:fill="auto"/>
          </w:tcPr>
          <w:p w14:paraId="25E6C25D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0E285395" w14:textId="77777777" w:rsidTr="00C747D0">
        <w:trPr>
          <w:trHeight w:val="326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4A018F9A" w14:textId="77777777" w:rsidR="00E4293C" w:rsidRPr="008E7D3D" w:rsidRDefault="00E4293C" w:rsidP="00133826">
            <w:pPr>
              <w:spacing w:after="0" w:line="240" w:lineRule="auto"/>
              <w:ind w:right="4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Flavonifractor</w:t>
            </w:r>
            <w:proofErr w:type="spellEnd"/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38EED253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51.2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3D0789A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0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5389ACA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1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47973064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7CE497FB" w14:textId="77777777" w:rsidTr="00C747D0">
        <w:trPr>
          <w:trHeight w:val="322"/>
        </w:trPr>
        <w:tc>
          <w:tcPr>
            <w:tcW w:w="0" w:type="auto"/>
            <w:shd w:val="clear" w:color="auto" w:fill="auto"/>
          </w:tcPr>
          <w:p w14:paraId="3C1B3A25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Oscillospira</w:t>
            </w:r>
            <w:proofErr w:type="spellEnd"/>
          </w:p>
        </w:tc>
        <w:tc>
          <w:tcPr>
            <w:tcW w:w="1075" w:type="dxa"/>
            <w:shd w:val="clear" w:color="auto" w:fill="auto"/>
          </w:tcPr>
          <w:p w14:paraId="7B926E10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83.6</w:t>
            </w:r>
          </w:p>
        </w:tc>
        <w:tc>
          <w:tcPr>
            <w:tcW w:w="993" w:type="dxa"/>
            <w:shd w:val="clear" w:color="auto" w:fill="auto"/>
          </w:tcPr>
          <w:p w14:paraId="3B9546BC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0</w:t>
            </w:r>
          </w:p>
        </w:tc>
        <w:tc>
          <w:tcPr>
            <w:tcW w:w="0" w:type="auto"/>
            <w:shd w:val="clear" w:color="auto" w:fill="auto"/>
          </w:tcPr>
          <w:p w14:paraId="68C77BED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0</w:t>
            </w:r>
          </w:p>
        </w:tc>
        <w:tc>
          <w:tcPr>
            <w:tcW w:w="1472" w:type="dxa"/>
            <w:shd w:val="clear" w:color="auto" w:fill="auto"/>
          </w:tcPr>
          <w:p w14:paraId="47EA26F0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7CED8530" w14:textId="77777777" w:rsidTr="00C747D0">
        <w:trPr>
          <w:trHeight w:val="326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8A76D5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Erysipelotrich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03</w:t>
            </w:r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7A1BB2A5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33.7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13A15BAE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046DFE1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2A078106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</w:tr>
      <w:tr w:rsidR="00E4293C" w:rsidRPr="008E7D3D" w14:paraId="1A709C7D" w14:textId="77777777" w:rsidTr="00C747D0">
        <w:trPr>
          <w:trHeight w:val="307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F1B839D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Escherichia-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higella</w:t>
            </w:r>
            <w:proofErr w:type="spellEnd"/>
          </w:p>
        </w:tc>
        <w:tc>
          <w:tcPr>
            <w:tcW w:w="1075" w:type="dxa"/>
            <w:tcBorders>
              <w:bottom w:val="single" w:sz="4" w:space="0" w:color="auto"/>
            </w:tcBorders>
            <w:shd w:val="clear" w:color="auto" w:fill="auto"/>
          </w:tcPr>
          <w:p w14:paraId="1D94FD92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7810.8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</w:tcPr>
          <w:p w14:paraId="77D0943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17D2FB71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8</w:t>
            </w:r>
          </w:p>
        </w:tc>
        <w:tc>
          <w:tcPr>
            <w:tcW w:w="1472" w:type="dxa"/>
            <w:tcBorders>
              <w:bottom w:val="single" w:sz="4" w:space="0" w:color="auto"/>
            </w:tcBorders>
            <w:shd w:val="clear" w:color="auto" w:fill="auto"/>
          </w:tcPr>
          <w:p w14:paraId="1404E277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</w:tr>
      <w:tr w:rsidR="00E4293C" w:rsidRPr="008E7D3D" w14:paraId="1633B967" w14:textId="77777777" w:rsidTr="00C747D0">
        <w:trPr>
          <w:trHeight w:val="307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303628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amily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=33 </w:t>
            </w:r>
          </w:p>
        </w:tc>
        <w:tc>
          <w:tcPr>
            <w:tcW w:w="10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9A990F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Base mean 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EED074" w14:textId="77777777" w:rsidR="00E4293C" w:rsidRPr="008E7D3D" w:rsidRDefault="00C747D0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BFE3A9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Statistic </w:t>
            </w:r>
          </w:p>
        </w:tc>
        <w:tc>
          <w:tcPr>
            <w:tcW w:w="14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E8D84FC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2F1AC060" w14:textId="77777777" w:rsidTr="00C747D0">
        <w:trPr>
          <w:trHeight w:val="307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595C4FA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Lactobacillus </w:t>
            </w:r>
          </w:p>
        </w:tc>
        <w:tc>
          <w:tcPr>
            <w:tcW w:w="1075" w:type="dxa"/>
            <w:tcBorders>
              <w:top w:val="single" w:sz="4" w:space="0" w:color="auto"/>
            </w:tcBorders>
            <w:shd w:val="clear" w:color="auto" w:fill="auto"/>
          </w:tcPr>
          <w:p w14:paraId="45688C17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1231.2 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</w:tcPr>
          <w:p w14:paraId="56D320B3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3.3 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7C9A64C4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5.7 </w:t>
            </w:r>
          </w:p>
        </w:tc>
        <w:tc>
          <w:tcPr>
            <w:tcW w:w="1472" w:type="dxa"/>
            <w:tcBorders>
              <w:top w:val="single" w:sz="4" w:space="0" w:color="auto"/>
            </w:tcBorders>
            <w:shd w:val="clear" w:color="auto" w:fill="auto"/>
          </w:tcPr>
          <w:p w14:paraId="4A18A911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&lt; 0.01 </w:t>
            </w:r>
          </w:p>
        </w:tc>
      </w:tr>
      <w:tr w:rsidR="00E4293C" w:rsidRPr="008E7D3D" w14:paraId="4A8259A2" w14:textId="77777777" w:rsidTr="00C747D0">
        <w:trPr>
          <w:trHeight w:val="307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052FC7E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Streptococcus </w:t>
            </w:r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7AAD2A89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1719.2 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6045D5E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1.4 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22B32B7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4.1 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7E457ABB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&lt; 0.01 </w:t>
            </w:r>
          </w:p>
        </w:tc>
      </w:tr>
      <w:tr w:rsidR="00E4293C" w:rsidRPr="008E7D3D" w14:paraId="6E5E59A8" w14:textId="77777777" w:rsidTr="00C747D0">
        <w:trPr>
          <w:trHeight w:val="307"/>
        </w:trPr>
        <w:tc>
          <w:tcPr>
            <w:tcW w:w="0" w:type="auto"/>
            <w:shd w:val="clear" w:color="auto" w:fill="auto"/>
          </w:tcPr>
          <w:p w14:paraId="05B585E1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Ruminococc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04 </w:t>
            </w:r>
          </w:p>
        </w:tc>
        <w:tc>
          <w:tcPr>
            <w:tcW w:w="1075" w:type="dxa"/>
            <w:shd w:val="clear" w:color="auto" w:fill="auto"/>
          </w:tcPr>
          <w:p w14:paraId="1FDDBD0A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104.3 </w:t>
            </w:r>
          </w:p>
        </w:tc>
        <w:tc>
          <w:tcPr>
            <w:tcW w:w="993" w:type="dxa"/>
            <w:shd w:val="clear" w:color="auto" w:fill="auto"/>
          </w:tcPr>
          <w:p w14:paraId="18A9FA3C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1.8 </w:t>
            </w:r>
          </w:p>
        </w:tc>
        <w:tc>
          <w:tcPr>
            <w:tcW w:w="0" w:type="auto"/>
            <w:shd w:val="clear" w:color="auto" w:fill="auto"/>
          </w:tcPr>
          <w:p w14:paraId="4BF17BDB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9 </w:t>
            </w:r>
          </w:p>
        </w:tc>
        <w:tc>
          <w:tcPr>
            <w:tcW w:w="1472" w:type="dxa"/>
            <w:shd w:val="clear" w:color="auto" w:fill="auto"/>
          </w:tcPr>
          <w:p w14:paraId="0A2952E9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&lt; 0.01 </w:t>
            </w:r>
          </w:p>
        </w:tc>
      </w:tr>
      <w:tr w:rsidR="00E4293C" w:rsidRPr="008E7D3D" w14:paraId="2FBB5CD5" w14:textId="77777777" w:rsidTr="00C747D0">
        <w:trPr>
          <w:trHeight w:val="307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4A277E5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lophi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075" w:type="dxa"/>
            <w:tcBorders>
              <w:left w:val="nil"/>
              <w:right w:val="nil"/>
            </w:tcBorders>
            <w:shd w:val="clear" w:color="auto" w:fill="auto"/>
          </w:tcPr>
          <w:p w14:paraId="57DE5B64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646.8 </w:t>
            </w:r>
          </w:p>
        </w:tc>
        <w:tc>
          <w:tcPr>
            <w:tcW w:w="993" w:type="dxa"/>
            <w:tcBorders>
              <w:left w:val="nil"/>
              <w:right w:val="nil"/>
            </w:tcBorders>
            <w:shd w:val="clear" w:color="auto" w:fill="auto"/>
          </w:tcPr>
          <w:p w14:paraId="0864E4F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1.4 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1AFD4AF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5 </w:t>
            </w:r>
          </w:p>
        </w:tc>
        <w:tc>
          <w:tcPr>
            <w:tcW w:w="1472" w:type="dxa"/>
            <w:tcBorders>
              <w:left w:val="nil"/>
              <w:right w:val="nil"/>
            </w:tcBorders>
            <w:shd w:val="clear" w:color="auto" w:fill="auto"/>
          </w:tcPr>
          <w:p w14:paraId="717EFCF6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1 </w:t>
            </w:r>
          </w:p>
        </w:tc>
      </w:tr>
      <w:tr w:rsidR="00E4293C" w:rsidRPr="008E7D3D" w14:paraId="585FA027" w14:textId="77777777" w:rsidTr="00C747D0">
        <w:trPr>
          <w:trHeight w:val="307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41E52DC5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Haemophilus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075" w:type="dxa"/>
            <w:tcBorders>
              <w:bottom w:val="single" w:sz="4" w:space="0" w:color="auto"/>
            </w:tcBorders>
            <w:shd w:val="clear" w:color="auto" w:fill="auto"/>
          </w:tcPr>
          <w:p w14:paraId="1019C8F8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862.1 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</w:tcPr>
          <w:p w14:paraId="483F82DF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1.6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478C885E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6 </w:t>
            </w:r>
          </w:p>
        </w:tc>
        <w:tc>
          <w:tcPr>
            <w:tcW w:w="1472" w:type="dxa"/>
            <w:tcBorders>
              <w:bottom w:val="single" w:sz="4" w:space="0" w:color="auto"/>
            </w:tcBorders>
            <w:shd w:val="clear" w:color="auto" w:fill="auto"/>
          </w:tcPr>
          <w:p w14:paraId="75585271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1 </w:t>
            </w:r>
          </w:p>
        </w:tc>
      </w:tr>
    </w:tbl>
    <w:p w14:paraId="678FCF9B" w14:textId="77777777" w:rsidR="00E4293C" w:rsidRPr="008E7D3D" w:rsidRDefault="00E4293C" w:rsidP="00E4293C">
      <w:pPr>
        <w:rPr>
          <w:rFonts w:ascii="Times New Roman" w:hAnsi="Times New Roman" w:cs="Times New Roman"/>
        </w:rPr>
      </w:pPr>
    </w:p>
    <w:p w14:paraId="131C6C8A" w14:textId="77777777" w:rsidR="00E4293C" w:rsidRPr="008E7D3D" w:rsidRDefault="00E4293C" w:rsidP="00E4293C">
      <w:pPr>
        <w:rPr>
          <w:rFonts w:ascii="Times New Roman" w:hAnsi="Times New Roman" w:cs="Times New Roman"/>
        </w:rPr>
      </w:pPr>
    </w:p>
    <w:p w14:paraId="447CADF1" w14:textId="53D1D241" w:rsidR="00E4293C" w:rsidRDefault="00E4293C" w:rsidP="00E4293C">
      <w:pPr>
        <w:spacing w:after="0" w:line="360" w:lineRule="auto"/>
        <w:rPr>
          <w:rFonts w:ascii="Times New Roman" w:eastAsia="Arial" w:hAnsi="Times New Roman" w:cs="Times New Roman"/>
          <w:sz w:val="24"/>
          <w:szCs w:val="24"/>
        </w:rPr>
      </w:pPr>
      <w:r w:rsidRPr="003F5C50">
        <w:rPr>
          <w:rFonts w:ascii="Times New Roman" w:eastAsia="Arial" w:hAnsi="Times New Roman" w:cs="Times New Roman"/>
          <w:b/>
          <w:sz w:val="24"/>
          <w:szCs w:val="24"/>
        </w:rPr>
        <w:t>Supplementary Table S7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Bacterial groups differentially present after probiotic </w:t>
      </w:r>
      <w:r w:rsidR="004A7D39">
        <w:rPr>
          <w:rFonts w:ascii="Times New Roman" w:eastAsia="Arial" w:hAnsi="Times New Roman" w:cs="Times New Roman"/>
          <w:sz w:val="24"/>
          <w:szCs w:val="24"/>
        </w:rPr>
        <w:t>yogurt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relative t</w:t>
      </w:r>
      <w:r>
        <w:rPr>
          <w:rFonts w:ascii="Times New Roman" w:eastAsia="Arial" w:hAnsi="Times New Roman" w:cs="Times New Roman"/>
          <w:sz w:val="24"/>
          <w:szCs w:val="24"/>
        </w:rPr>
        <w:t>o baseline milk phases (</w:t>
      </w:r>
      <w:proofErr w:type="gramStart"/>
      <w:r>
        <w:rPr>
          <w:rFonts w:ascii="Times New Roman" w:eastAsia="Arial" w:hAnsi="Times New Roman" w:cs="Times New Roman"/>
          <w:i/>
          <w:sz w:val="24"/>
          <w:szCs w:val="24"/>
        </w:rPr>
        <w:t>P</w:t>
      </w:r>
      <w:r w:rsidRPr="00E208C2">
        <w:rPr>
          <w:rFonts w:ascii="Times New Roman" w:eastAsia="Arial" w:hAnsi="Times New Roman" w:cs="Times New Roman"/>
          <w:sz w:val="24"/>
          <w:szCs w:val="24"/>
          <w:vertAlign w:val="subscript"/>
        </w:rPr>
        <w:t>adj</w:t>
      </w:r>
      <w:r>
        <w:rPr>
          <w:rFonts w:ascii="Times New Roman" w:eastAsia="Arial" w:hAnsi="Times New Roman" w:cs="Times New Roman"/>
          <w:i/>
          <w:sz w:val="24"/>
          <w:szCs w:val="24"/>
        </w:rPr>
        <w:t>.</w:t>
      </w:r>
      <w:r w:rsidRPr="00303CBE">
        <w:rPr>
          <w:rFonts w:ascii="Times New Roman" w:hAnsi="Times New Roman" w:cs="Times New Roman"/>
          <w:sz w:val="24"/>
          <w:szCs w:val="24"/>
        </w:rPr>
        <w:t>≤</w:t>
      </w:r>
      <w:proofErr w:type="gramEnd"/>
      <w:r w:rsidRPr="008E7D3D">
        <w:rPr>
          <w:rFonts w:ascii="Times New Roman" w:eastAsia="Arial" w:hAnsi="Times New Roman" w:cs="Times New Roman"/>
          <w:sz w:val="24"/>
          <w:szCs w:val="24"/>
        </w:rPr>
        <w:t xml:space="preserve">0.05). Statistic = value of the Wald test statistic. No significant differences </w:t>
      </w:r>
      <w:r w:rsidRPr="007334A1">
        <w:rPr>
          <w:rFonts w:ascii="Times New Roman" w:eastAsia="Arial" w:hAnsi="Times New Roman" w:cs="Times New Roman"/>
          <w:sz w:val="24"/>
          <w:szCs w:val="24"/>
        </w:rPr>
        <w:t xml:space="preserve">at </w:t>
      </w:r>
      <w:proofErr w:type="spellStart"/>
      <w:r w:rsidRPr="007334A1">
        <w:rPr>
          <w:rFonts w:ascii="Times New Roman" w:eastAsia="Arial" w:hAnsi="Times New Roman" w:cs="Times New Roman"/>
          <w:sz w:val="24"/>
          <w:szCs w:val="24"/>
        </w:rPr>
        <w:t>Pylum</w:t>
      </w:r>
      <w:proofErr w:type="spellEnd"/>
      <w:r w:rsidRPr="007334A1">
        <w:rPr>
          <w:rFonts w:ascii="Times New Roman" w:eastAsia="Arial" w:hAnsi="Times New Roman" w:cs="Times New Roman"/>
          <w:sz w:val="24"/>
          <w:szCs w:val="24"/>
        </w:rPr>
        <w:t xml:space="preserve"> level (</w:t>
      </w:r>
      <w:r w:rsidRPr="00893DCA">
        <w:rPr>
          <w:rFonts w:ascii="Times New Roman" w:eastAsia="Arial" w:hAnsi="Times New Roman" w:cs="Times New Roman"/>
          <w:i/>
          <w:sz w:val="24"/>
          <w:szCs w:val="24"/>
        </w:rPr>
        <w:t>n</w:t>
      </w:r>
      <w:r w:rsidRPr="007334A1">
        <w:rPr>
          <w:rFonts w:ascii="Times New Roman" w:eastAsia="Arial" w:hAnsi="Times New Roman" w:cs="Times New Roman"/>
          <w:sz w:val="24"/>
          <w:szCs w:val="24"/>
        </w:rPr>
        <w:t>=9)</w:t>
      </w:r>
      <w:r w:rsidRPr="00602498">
        <w:rPr>
          <w:rFonts w:ascii="Times New Roman" w:eastAsia="Arial" w:hAnsi="Times New Roman" w:cs="Times New Roman"/>
          <w:sz w:val="24"/>
          <w:szCs w:val="24"/>
        </w:rPr>
        <w:t xml:space="preserve"> </w:t>
      </w:r>
      <w:r>
        <w:rPr>
          <w:rFonts w:ascii="Times New Roman" w:eastAsia="Arial" w:hAnsi="Times New Roman" w:cs="Times New Roman"/>
          <w:sz w:val="24"/>
          <w:szCs w:val="24"/>
        </w:rPr>
        <w:t>(Table continued on next page</w:t>
      </w:r>
      <w:r w:rsidRPr="008E7D3D">
        <w:rPr>
          <w:rFonts w:ascii="Times New Roman" w:eastAsia="Arial" w:hAnsi="Times New Roman" w:cs="Times New Roman"/>
          <w:sz w:val="24"/>
          <w:szCs w:val="24"/>
        </w:rPr>
        <w:t>).</w:t>
      </w:r>
    </w:p>
    <w:p w14:paraId="7E29DF26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762A486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tbl>
      <w:tblPr>
        <w:tblW w:w="7529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67"/>
        <w:gridCol w:w="397"/>
        <w:gridCol w:w="1523"/>
        <w:gridCol w:w="397"/>
        <w:gridCol w:w="551"/>
        <w:gridCol w:w="206"/>
        <w:gridCol w:w="1070"/>
        <w:gridCol w:w="1418"/>
      </w:tblGrid>
      <w:tr w:rsidR="00E4293C" w:rsidRPr="007334A1" w14:paraId="4A69E042" w14:textId="77777777" w:rsidTr="00C747D0">
        <w:trPr>
          <w:trHeight w:val="300"/>
        </w:trPr>
        <w:tc>
          <w:tcPr>
            <w:tcW w:w="19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4E7BEE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B411C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lastRenderedPageBreak/>
              <w:t xml:space="preserve">Order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B411C9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2</w:t>
            </w: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F5055E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94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9DBD1ED" w14:textId="77777777" w:rsidR="00E4293C" w:rsidRPr="007334A1" w:rsidRDefault="00C747D0" w:rsidP="000D134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1111E6E" w14:textId="77777777" w:rsidR="00E4293C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8C937AE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7334A1" w14:paraId="67083173" w14:textId="77777777" w:rsidTr="00C747D0">
        <w:trPr>
          <w:trHeight w:val="300"/>
        </w:trPr>
        <w:tc>
          <w:tcPr>
            <w:tcW w:w="19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ACD19D8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Lactobacillales</w:t>
            </w:r>
            <w:proofErr w:type="spellEnd"/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9655375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329.5</w:t>
            </w:r>
          </w:p>
        </w:tc>
        <w:tc>
          <w:tcPr>
            <w:tcW w:w="94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F3F56C5" w14:textId="77777777" w:rsidR="00E4293C" w:rsidRPr="007334A1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BF07DF0" w14:textId="77777777" w:rsidR="00E4293C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241C26C6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7334A1" w14:paraId="2A795387" w14:textId="77777777" w:rsidTr="00C747D0">
        <w:trPr>
          <w:trHeight w:val="300"/>
        </w:trPr>
        <w:tc>
          <w:tcPr>
            <w:tcW w:w="1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5DF978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esulfovibrionales</w:t>
            </w:r>
            <w:proofErr w:type="spellEnd"/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3851A0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232.5</w:t>
            </w:r>
          </w:p>
        </w:tc>
        <w:tc>
          <w:tcPr>
            <w:tcW w:w="9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A04995" w14:textId="77777777" w:rsidR="00E4293C" w:rsidRPr="007334A1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2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33A6AF" w14:textId="77777777" w:rsidR="00E4293C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8E3AFA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7334A1" w14:paraId="41445B8D" w14:textId="77777777" w:rsidTr="00C747D0">
        <w:trPr>
          <w:trHeight w:val="300"/>
        </w:trPr>
        <w:tc>
          <w:tcPr>
            <w:tcW w:w="1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861932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asteurellales</w:t>
            </w:r>
            <w:proofErr w:type="spellEnd"/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813AA7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71.7</w:t>
            </w:r>
          </w:p>
        </w:tc>
        <w:tc>
          <w:tcPr>
            <w:tcW w:w="9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B3E7F2" w14:textId="77777777" w:rsidR="00E4293C" w:rsidRPr="007334A1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4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AD5E922" w14:textId="77777777" w:rsidR="00E4293C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5D9C5D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7334A1" w14:paraId="7A4B9F65" w14:textId="77777777" w:rsidTr="00C747D0">
        <w:trPr>
          <w:trHeight w:val="300"/>
        </w:trPr>
        <w:tc>
          <w:tcPr>
            <w:tcW w:w="1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78F9CD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elenomonadales</w:t>
            </w:r>
            <w:proofErr w:type="spellEnd"/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14158D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6040.9</w:t>
            </w:r>
          </w:p>
        </w:tc>
        <w:tc>
          <w:tcPr>
            <w:tcW w:w="9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8B813E" w14:textId="77777777" w:rsidR="00E4293C" w:rsidRPr="007334A1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0.8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E9D1C8" w14:textId="77777777" w:rsidR="00E4293C" w:rsidRDefault="00E4293C" w:rsidP="00C747D0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21D095" w14:textId="77777777" w:rsidR="00E4293C" w:rsidRDefault="00E4293C" w:rsidP="00133826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7334A1" w14:paraId="5D99852F" w14:textId="77777777" w:rsidTr="00C747D0">
        <w:trPr>
          <w:trHeight w:val="300"/>
        </w:trPr>
        <w:tc>
          <w:tcPr>
            <w:tcW w:w="236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2ED988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fr-FR"/>
              </w:rPr>
              <w:t>Class</w:t>
            </w:r>
            <w:r w:rsidRPr="007B1B1C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  <w:lang w:val="en-GB" w:eastAsia="fr-FR"/>
              </w:rPr>
              <w:t xml:space="preserve"> n</w:t>
            </w:r>
            <w:r w:rsidRPr="007334A1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fr-FR"/>
              </w:rPr>
              <w:t>=21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A5C095B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fr-FR"/>
              </w:rPr>
              <w:t>Base Mean</w:t>
            </w:r>
          </w:p>
        </w:tc>
        <w:tc>
          <w:tcPr>
            <w:tcW w:w="7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DF9E75" w14:textId="77777777" w:rsidR="00E4293C" w:rsidRPr="007334A1" w:rsidRDefault="00C747D0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CEC366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fr-FR"/>
              </w:rPr>
              <w:t>Statistic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2AF22C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fr-FR"/>
              </w:rPr>
              <w:t xml:space="preserve">Adjusted </w:t>
            </w:r>
            <w:r w:rsidRPr="00E208C2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  <w:lang w:val="en-GB" w:eastAsia="fr-FR"/>
              </w:rPr>
              <w:t>P</w:t>
            </w:r>
            <w:r w:rsidRPr="007334A1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fr-FR"/>
              </w:rPr>
              <w:t xml:space="preserve"> </w:t>
            </w:r>
          </w:p>
        </w:tc>
      </w:tr>
      <w:tr w:rsidR="00E4293C" w:rsidRPr="007334A1" w14:paraId="5E7271E8" w14:textId="77777777" w:rsidTr="00C747D0">
        <w:trPr>
          <w:trHeight w:val="300"/>
        </w:trPr>
        <w:tc>
          <w:tcPr>
            <w:tcW w:w="236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73802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  <w:t>Bacilli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CA00E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047.5</w:t>
            </w:r>
          </w:p>
        </w:tc>
        <w:tc>
          <w:tcPr>
            <w:tcW w:w="75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5388B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.6</w:t>
            </w:r>
          </w:p>
        </w:tc>
        <w:tc>
          <w:tcPr>
            <w:tcW w:w="10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6DEEC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4.3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2E6F1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&lt; </w:t>
            </w: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</w:t>
            </w:r>
          </w:p>
        </w:tc>
      </w:tr>
      <w:tr w:rsidR="00E4293C" w:rsidRPr="007334A1" w14:paraId="6D4706B8" w14:textId="77777777" w:rsidTr="00C747D0">
        <w:trPr>
          <w:trHeight w:val="300"/>
        </w:trPr>
        <w:tc>
          <w:tcPr>
            <w:tcW w:w="23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8C09F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7334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  <w:t>Deltaproteobacteria</w:t>
            </w:r>
            <w:proofErr w:type="spellEnd"/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290D2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219.2</w:t>
            </w:r>
          </w:p>
        </w:tc>
        <w:tc>
          <w:tcPr>
            <w:tcW w:w="7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A81D5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.1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3B566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2EEFB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3</w:t>
            </w:r>
          </w:p>
        </w:tc>
      </w:tr>
      <w:tr w:rsidR="00E4293C" w:rsidRPr="007334A1" w14:paraId="64ADDFFE" w14:textId="77777777" w:rsidTr="00C747D0">
        <w:trPr>
          <w:trHeight w:val="300"/>
        </w:trPr>
        <w:tc>
          <w:tcPr>
            <w:tcW w:w="23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9C4A4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7334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  <w:t>Gammaproteobacteria</w:t>
            </w:r>
            <w:proofErr w:type="spellEnd"/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9B4E6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8111.0</w:t>
            </w:r>
          </w:p>
        </w:tc>
        <w:tc>
          <w:tcPr>
            <w:tcW w:w="7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DB5EB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1.2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8D475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B6F69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3</w:t>
            </w:r>
          </w:p>
        </w:tc>
      </w:tr>
      <w:tr w:rsidR="00E4293C" w:rsidRPr="007334A1" w14:paraId="7A99C698" w14:textId="77777777" w:rsidTr="00C747D0">
        <w:trPr>
          <w:trHeight w:val="300"/>
        </w:trPr>
        <w:tc>
          <w:tcPr>
            <w:tcW w:w="236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76ECBC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</w:pPr>
            <w:proofErr w:type="spellStart"/>
            <w:r w:rsidRPr="007334A1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en-GB" w:eastAsia="fr-FR"/>
              </w:rPr>
              <w:t>Negativicutes</w:t>
            </w:r>
            <w:proofErr w:type="spellEnd"/>
          </w:p>
        </w:tc>
        <w:tc>
          <w:tcPr>
            <w:tcW w:w="19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64E3DA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14341.9</w:t>
            </w:r>
          </w:p>
        </w:tc>
        <w:tc>
          <w:tcPr>
            <w:tcW w:w="75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861043" w14:textId="77777777" w:rsidR="00E4293C" w:rsidRPr="007334A1" w:rsidRDefault="00E4293C" w:rsidP="00C747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0.7</w:t>
            </w:r>
          </w:p>
        </w:tc>
        <w:tc>
          <w:tcPr>
            <w:tcW w:w="1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2AD405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-2.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14C36C" w14:textId="77777777" w:rsidR="00E4293C" w:rsidRPr="007334A1" w:rsidRDefault="00E4293C" w:rsidP="0013382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</w:pPr>
            <w:r w:rsidRPr="007334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fr-FR"/>
              </w:rPr>
              <w:t>0.03</w:t>
            </w:r>
          </w:p>
        </w:tc>
      </w:tr>
    </w:tbl>
    <w:p w14:paraId="7864B68B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b/>
          <w:sz w:val="24"/>
          <w:szCs w:val="24"/>
        </w:rPr>
      </w:pPr>
    </w:p>
    <w:p w14:paraId="4ABBE01E" w14:textId="77777777" w:rsidR="00E4293C" w:rsidRDefault="00E4293C" w:rsidP="00E4293C">
      <w:pPr>
        <w:spacing w:after="0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</w:p>
    <w:p w14:paraId="2491AED9" w14:textId="77777777" w:rsidR="00E4293C" w:rsidRPr="007334A1" w:rsidRDefault="00E4293C" w:rsidP="004A7D39">
      <w:pPr>
        <w:spacing w:after="0" w:line="360" w:lineRule="auto"/>
        <w:outlineLvl w:val="0"/>
        <w:rPr>
          <w:rFonts w:ascii="Times New Roman" w:eastAsia="Arial" w:hAnsi="Times New Roman" w:cs="Times New Roman"/>
          <w:b/>
          <w:sz w:val="24"/>
          <w:szCs w:val="24"/>
        </w:rPr>
      </w:pPr>
      <w:r w:rsidRPr="003F5C50">
        <w:rPr>
          <w:rFonts w:ascii="Times New Roman" w:eastAsia="Arial" w:hAnsi="Times New Roman" w:cs="Times New Roman"/>
          <w:b/>
          <w:sz w:val="24"/>
          <w:szCs w:val="24"/>
        </w:rPr>
        <w:t>Supplementary Table S7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7334A1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CE72CF">
        <w:rPr>
          <w:rFonts w:ascii="Times New Roman" w:eastAsia="Arial" w:hAnsi="Times New Roman" w:cs="Times New Roman"/>
          <w:sz w:val="24"/>
          <w:szCs w:val="24"/>
        </w:rPr>
        <w:t>(continued)</w:t>
      </w:r>
    </w:p>
    <w:tbl>
      <w:tblPr>
        <w:tblpPr w:leftFromText="141" w:rightFromText="141" w:vertAnchor="text" w:horzAnchor="page" w:tblpXSpec="center" w:tblpY="-183"/>
        <w:tblW w:w="9322" w:type="dxa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3680"/>
        <w:gridCol w:w="1168"/>
        <w:gridCol w:w="1497"/>
        <w:gridCol w:w="1508"/>
        <w:gridCol w:w="1469"/>
      </w:tblGrid>
      <w:tr w:rsidR="00E4293C" w:rsidRPr="008E7D3D" w14:paraId="41517E23" w14:textId="77777777" w:rsidTr="00133826">
        <w:trPr>
          <w:trHeight w:val="567"/>
        </w:trPr>
        <w:tc>
          <w:tcPr>
            <w:tcW w:w="3680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03ED8D6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lastRenderedPageBreak/>
              <w:t>OTU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footnoteReference w:id="7"/>
            </w:r>
            <w:r w:rsidRPr="008E7D3D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(species assigned)</w:t>
            </w:r>
          </w:p>
          <w:p w14:paraId="4B5688B3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B29D7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277</w:t>
            </w:r>
          </w:p>
        </w:tc>
        <w:tc>
          <w:tcPr>
            <w:tcW w:w="1168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51C72487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Base Mean</w:t>
            </w:r>
          </w:p>
        </w:tc>
        <w:tc>
          <w:tcPr>
            <w:tcW w:w="1497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5FD11F4A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508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74AA4853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1469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43A58E50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Adjusted </w:t>
            </w:r>
            <w:r w:rsidRPr="0033107F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P</w:t>
            </w:r>
          </w:p>
        </w:tc>
      </w:tr>
      <w:tr w:rsidR="00E4293C" w:rsidRPr="008E7D3D" w14:paraId="75364E87" w14:textId="77777777" w:rsidTr="00133826">
        <w:trPr>
          <w:trHeight w:val="326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6E60CDD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314 (unassigned)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12C5BC1A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46CDE2D3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7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63838707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4.0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47DFF13B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2E4DB5F8" w14:textId="77777777" w:rsidTr="00133826">
        <w:trPr>
          <w:trHeight w:val="322"/>
        </w:trPr>
        <w:tc>
          <w:tcPr>
            <w:tcW w:w="3680" w:type="dxa"/>
            <w:shd w:val="clear" w:color="auto" w:fill="auto"/>
          </w:tcPr>
          <w:p w14:paraId="3F6F990A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21 (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lophi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wadsworthi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)</w:t>
            </w:r>
          </w:p>
        </w:tc>
        <w:tc>
          <w:tcPr>
            <w:tcW w:w="1168" w:type="dxa"/>
            <w:shd w:val="clear" w:color="auto" w:fill="auto"/>
          </w:tcPr>
          <w:p w14:paraId="374EE22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572.8</w:t>
            </w:r>
          </w:p>
        </w:tc>
        <w:tc>
          <w:tcPr>
            <w:tcW w:w="1497" w:type="dxa"/>
            <w:shd w:val="clear" w:color="auto" w:fill="auto"/>
          </w:tcPr>
          <w:p w14:paraId="6847FED6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6</w:t>
            </w:r>
          </w:p>
        </w:tc>
        <w:tc>
          <w:tcPr>
            <w:tcW w:w="1508" w:type="dxa"/>
            <w:shd w:val="clear" w:color="auto" w:fill="auto"/>
          </w:tcPr>
          <w:p w14:paraId="2D0848CF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6</w:t>
            </w:r>
          </w:p>
        </w:tc>
        <w:tc>
          <w:tcPr>
            <w:tcW w:w="1469" w:type="dxa"/>
            <w:shd w:val="clear" w:color="auto" w:fill="auto"/>
          </w:tcPr>
          <w:p w14:paraId="31DE0AB6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759F40A8" w14:textId="77777777" w:rsidTr="00133826">
        <w:trPr>
          <w:trHeight w:val="326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764ABA5D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109 (unassigned)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2BDC88BC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89.7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46764D04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9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43757F8D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0DAB09AF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28860135" w14:textId="77777777" w:rsidTr="00133826">
        <w:trPr>
          <w:trHeight w:val="326"/>
        </w:trPr>
        <w:tc>
          <w:tcPr>
            <w:tcW w:w="3680" w:type="dxa"/>
            <w:shd w:val="clear" w:color="auto" w:fill="auto"/>
          </w:tcPr>
          <w:p w14:paraId="7980752C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45 (unassigned)</w:t>
            </w:r>
          </w:p>
        </w:tc>
        <w:tc>
          <w:tcPr>
            <w:tcW w:w="1168" w:type="dxa"/>
            <w:shd w:val="clear" w:color="auto" w:fill="auto"/>
          </w:tcPr>
          <w:p w14:paraId="501C1AD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29.7</w:t>
            </w:r>
          </w:p>
        </w:tc>
        <w:tc>
          <w:tcPr>
            <w:tcW w:w="1497" w:type="dxa"/>
            <w:shd w:val="clear" w:color="auto" w:fill="auto"/>
          </w:tcPr>
          <w:p w14:paraId="613E5556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1508" w:type="dxa"/>
            <w:shd w:val="clear" w:color="auto" w:fill="auto"/>
          </w:tcPr>
          <w:p w14:paraId="2F5CBD07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6</w:t>
            </w:r>
          </w:p>
        </w:tc>
        <w:tc>
          <w:tcPr>
            <w:tcW w:w="1469" w:type="dxa"/>
            <w:shd w:val="clear" w:color="auto" w:fill="auto"/>
          </w:tcPr>
          <w:p w14:paraId="13CC87E4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2AD7A236" w14:textId="77777777" w:rsidTr="00133826">
        <w:trPr>
          <w:trHeight w:val="322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37E91DC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104 (unassigned)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0527443E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2.0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4E71AACE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2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79B28815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4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511B995F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</w:tr>
      <w:tr w:rsidR="00E4293C" w:rsidRPr="008E7D3D" w14:paraId="2BFA5131" w14:textId="77777777" w:rsidTr="00133826">
        <w:trPr>
          <w:trHeight w:val="326"/>
        </w:trPr>
        <w:tc>
          <w:tcPr>
            <w:tcW w:w="3680" w:type="dxa"/>
            <w:shd w:val="clear" w:color="auto" w:fill="auto"/>
          </w:tcPr>
          <w:p w14:paraId="2D76BD25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133 (unassigned)</w:t>
            </w:r>
          </w:p>
        </w:tc>
        <w:tc>
          <w:tcPr>
            <w:tcW w:w="1168" w:type="dxa"/>
            <w:shd w:val="clear" w:color="auto" w:fill="auto"/>
          </w:tcPr>
          <w:p w14:paraId="3F4311E1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54.5</w:t>
            </w:r>
          </w:p>
        </w:tc>
        <w:tc>
          <w:tcPr>
            <w:tcW w:w="1497" w:type="dxa"/>
            <w:shd w:val="clear" w:color="auto" w:fill="auto"/>
          </w:tcPr>
          <w:p w14:paraId="0B11ABA0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1508" w:type="dxa"/>
            <w:shd w:val="clear" w:color="auto" w:fill="auto"/>
          </w:tcPr>
          <w:p w14:paraId="3FF1C628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1469" w:type="dxa"/>
            <w:shd w:val="clear" w:color="auto" w:fill="auto"/>
          </w:tcPr>
          <w:p w14:paraId="394BCCBD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</w:tr>
      <w:tr w:rsidR="00E4293C" w:rsidRPr="008E7D3D" w14:paraId="42160E89" w14:textId="77777777" w:rsidTr="00133826">
        <w:trPr>
          <w:trHeight w:val="326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3D09992C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145 (unassigned)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3445F4B1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41.0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7AC8FD9E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0BB69601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76A564B9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</w:tr>
      <w:tr w:rsidR="00E4293C" w:rsidRPr="008E7D3D" w14:paraId="75706FA0" w14:textId="77777777" w:rsidTr="00133826">
        <w:trPr>
          <w:trHeight w:val="418"/>
        </w:trPr>
        <w:tc>
          <w:tcPr>
            <w:tcW w:w="3680" w:type="dxa"/>
            <w:shd w:val="clear" w:color="auto" w:fill="auto"/>
          </w:tcPr>
          <w:p w14:paraId="63386506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280 (</w:t>
            </w: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Bifidobacterium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kashiwanohens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/ Bifidobacterium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seudocatenulatum</w:t>
            </w:r>
            <w:proofErr w:type="spellEnd"/>
          </w:p>
        </w:tc>
        <w:tc>
          <w:tcPr>
            <w:tcW w:w="1168" w:type="dxa"/>
            <w:shd w:val="clear" w:color="auto" w:fill="auto"/>
          </w:tcPr>
          <w:p w14:paraId="05888D6C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597.2</w:t>
            </w:r>
          </w:p>
        </w:tc>
        <w:tc>
          <w:tcPr>
            <w:tcW w:w="1497" w:type="dxa"/>
            <w:shd w:val="clear" w:color="auto" w:fill="auto"/>
          </w:tcPr>
          <w:p w14:paraId="62A60D79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1508" w:type="dxa"/>
            <w:shd w:val="clear" w:color="auto" w:fill="auto"/>
          </w:tcPr>
          <w:p w14:paraId="175FBF5D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469" w:type="dxa"/>
            <w:shd w:val="clear" w:color="auto" w:fill="auto"/>
          </w:tcPr>
          <w:p w14:paraId="4F3D158C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</w:tr>
      <w:tr w:rsidR="00E4293C" w:rsidRPr="008E7D3D" w14:paraId="4759C5CC" w14:textId="77777777" w:rsidTr="00133826">
        <w:trPr>
          <w:trHeight w:val="326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7577502C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135</w:t>
            </w:r>
          </w:p>
          <w:p w14:paraId="7D4B9C58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(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Intestinibacter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artlettii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58B9DF9E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15.7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6DC48FC8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7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28CCCE43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2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5411BBAD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</w:tr>
      <w:tr w:rsidR="00E4293C" w:rsidRPr="008E7D3D" w14:paraId="0A1227A5" w14:textId="77777777" w:rsidTr="00133826">
        <w:trPr>
          <w:trHeight w:val="322"/>
        </w:trPr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05F6CE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Species </w:t>
            </w:r>
            <w:r w:rsidRPr="00EB29D7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89</w:t>
            </w:r>
          </w:p>
        </w:tc>
        <w:tc>
          <w:tcPr>
            <w:tcW w:w="11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DA128E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06A3A3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5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C053B9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4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5899D4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33107F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</w:p>
        </w:tc>
      </w:tr>
      <w:tr w:rsidR="00E4293C" w:rsidRPr="008E7D3D" w14:paraId="7D2BB9C0" w14:textId="77777777" w:rsidTr="00133826">
        <w:trPr>
          <w:trHeight w:val="422"/>
        </w:trPr>
        <w:tc>
          <w:tcPr>
            <w:tcW w:w="368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75879F4F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Bifidobacterium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kashiwanohens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/ Bifidobacterium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seudocatenulatum</w:t>
            </w:r>
            <w:proofErr w:type="spellEnd"/>
          </w:p>
        </w:tc>
        <w:tc>
          <w:tcPr>
            <w:tcW w:w="11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6EF786A4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02.9</w:t>
            </w:r>
          </w:p>
        </w:tc>
        <w:tc>
          <w:tcPr>
            <w:tcW w:w="149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8F545FA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15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648A6029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146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B97E4A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</w:tr>
      <w:tr w:rsidR="00E4293C" w:rsidRPr="008E7D3D" w14:paraId="6EF7D3C0" w14:textId="77777777" w:rsidTr="00133826">
        <w:trPr>
          <w:trHeight w:val="302"/>
        </w:trPr>
        <w:tc>
          <w:tcPr>
            <w:tcW w:w="3680" w:type="dxa"/>
            <w:shd w:val="clear" w:color="auto" w:fill="auto"/>
          </w:tcPr>
          <w:p w14:paraId="1181E7D9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lophi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wadsworthia</w:t>
            </w:r>
            <w:proofErr w:type="spellEnd"/>
          </w:p>
        </w:tc>
        <w:tc>
          <w:tcPr>
            <w:tcW w:w="1168" w:type="dxa"/>
            <w:shd w:val="clear" w:color="auto" w:fill="auto"/>
          </w:tcPr>
          <w:p w14:paraId="3FA8354A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32.0</w:t>
            </w:r>
          </w:p>
        </w:tc>
        <w:tc>
          <w:tcPr>
            <w:tcW w:w="1497" w:type="dxa"/>
            <w:shd w:val="clear" w:color="auto" w:fill="auto"/>
          </w:tcPr>
          <w:p w14:paraId="33114055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5</w:t>
            </w:r>
          </w:p>
        </w:tc>
        <w:tc>
          <w:tcPr>
            <w:tcW w:w="1508" w:type="dxa"/>
            <w:shd w:val="clear" w:color="auto" w:fill="auto"/>
          </w:tcPr>
          <w:p w14:paraId="37DDDEA9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3</w:t>
            </w:r>
          </w:p>
        </w:tc>
        <w:tc>
          <w:tcPr>
            <w:tcW w:w="1469" w:type="dxa"/>
            <w:shd w:val="clear" w:color="auto" w:fill="auto"/>
          </w:tcPr>
          <w:p w14:paraId="55B3D4CE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</w:tr>
      <w:tr w:rsidR="00E4293C" w:rsidRPr="008E7D3D" w14:paraId="4F6AE373" w14:textId="77777777" w:rsidTr="00133826">
        <w:trPr>
          <w:trHeight w:val="326"/>
        </w:trPr>
        <w:tc>
          <w:tcPr>
            <w:tcW w:w="3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48362B0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Genus </w:t>
            </w:r>
            <w:r w:rsidRPr="00EB29D7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105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6DD02E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14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D8512D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5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AEE45E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7BCCC1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33107F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</w:p>
        </w:tc>
      </w:tr>
      <w:tr w:rsidR="00E4293C" w:rsidRPr="008E7D3D" w14:paraId="363C5C2A" w14:textId="77777777" w:rsidTr="00133826">
        <w:trPr>
          <w:trHeight w:val="322"/>
        </w:trPr>
        <w:tc>
          <w:tcPr>
            <w:tcW w:w="3680" w:type="dxa"/>
            <w:tcBorders>
              <w:top w:val="single" w:sz="4" w:space="0" w:color="auto"/>
            </w:tcBorders>
            <w:shd w:val="clear" w:color="auto" w:fill="auto"/>
          </w:tcPr>
          <w:p w14:paraId="52A49CBA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lophi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168" w:type="dxa"/>
            <w:tcBorders>
              <w:top w:val="single" w:sz="4" w:space="0" w:color="auto"/>
            </w:tcBorders>
            <w:shd w:val="clear" w:color="auto" w:fill="auto"/>
          </w:tcPr>
          <w:p w14:paraId="101D5F45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651.5 </w:t>
            </w: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</w:tcPr>
          <w:p w14:paraId="51DC896C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6</w:t>
            </w:r>
          </w:p>
        </w:tc>
        <w:tc>
          <w:tcPr>
            <w:tcW w:w="1508" w:type="dxa"/>
            <w:tcBorders>
              <w:top w:val="single" w:sz="4" w:space="0" w:color="auto"/>
            </w:tcBorders>
            <w:shd w:val="clear" w:color="auto" w:fill="auto"/>
          </w:tcPr>
          <w:p w14:paraId="1490C649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5 </w:t>
            </w:r>
          </w:p>
        </w:tc>
        <w:tc>
          <w:tcPr>
            <w:tcW w:w="1469" w:type="dxa"/>
            <w:tcBorders>
              <w:top w:val="single" w:sz="4" w:space="0" w:color="auto"/>
            </w:tcBorders>
            <w:shd w:val="clear" w:color="auto" w:fill="auto"/>
          </w:tcPr>
          <w:p w14:paraId="11138E0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1 </w:t>
            </w:r>
          </w:p>
        </w:tc>
      </w:tr>
      <w:tr w:rsidR="00E4293C" w:rsidRPr="008E7D3D" w14:paraId="16DA0B67" w14:textId="77777777" w:rsidTr="00133826">
        <w:trPr>
          <w:trHeight w:val="326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44A884E2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lostridi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Family XIII AD3011 group 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0FFEB2D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168.1 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391F8253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2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08D7880B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6 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4F8AB1F6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1 </w:t>
            </w:r>
          </w:p>
        </w:tc>
      </w:tr>
      <w:tr w:rsidR="00E4293C" w:rsidRPr="008E7D3D" w14:paraId="1DD99040" w14:textId="77777777" w:rsidTr="00133826">
        <w:trPr>
          <w:trHeight w:val="326"/>
        </w:trPr>
        <w:tc>
          <w:tcPr>
            <w:tcW w:w="3680" w:type="dxa"/>
            <w:shd w:val="clear" w:color="auto" w:fill="auto"/>
          </w:tcPr>
          <w:p w14:paraId="45F42A83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Intestinibacter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168" w:type="dxa"/>
            <w:shd w:val="clear" w:color="auto" w:fill="auto"/>
          </w:tcPr>
          <w:p w14:paraId="430FB0FE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204.5 </w:t>
            </w:r>
          </w:p>
        </w:tc>
        <w:tc>
          <w:tcPr>
            <w:tcW w:w="1497" w:type="dxa"/>
            <w:shd w:val="clear" w:color="auto" w:fill="auto"/>
          </w:tcPr>
          <w:p w14:paraId="4C05CC1A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8</w:t>
            </w:r>
          </w:p>
        </w:tc>
        <w:tc>
          <w:tcPr>
            <w:tcW w:w="1508" w:type="dxa"/>
            <w:shd w:val="clear" w:color="auto" w:fill="auto"/>
          </w:tcPr>
          <w:p w14:paraId="1573D465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5 </w:t>
            </w:r>
          </w:p>
        </w:tc>
        <w:tc>
          <w:tcPr>
            <w:tcW w:w="1469" w:type="dxa"/>
            <w:shd w:val="clear" w:color="auto" w:fill="auto"/>
          </w:tcPr>
          <w:p w14:paraId="17A7DD1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1 </w:t>
            </w:r>
          </w:p>
        </w:tc>
      </w:tr>
      <w:tr w:rsidR="00E4293C" w:rsidRPr="008E7D3D" w14:paraId="7EEBAFEE" w14:textId="77777777" w:rsidTr="00133826">
        <w:trPr>
          <w:trHeight w:val="322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3E7FB95F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Ruminococc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04 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44F74E59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104.2 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5E858831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7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43C6B42A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5 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38FA8C7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1 </w:t>
            </w:r>
          </w:p>
        </w:tc>
      </w:tr>
      <w:tr w:rsidR="00E4293C" w:rsidRPr="008E7D3D" w14:paraId="7FDC0B83" w14:textId="77777777" w:rsidTr="00133826">
        <w:trPr>
          <w:trHeight w:val="326"/>
        </w:trPr>
        <w:tc>
          <w:tcPr>
            <w:tcW w:w="3680" w:type="dxa"/>
            <w:shd w:val="clear" w:color="auto" w:fill="auto"/>
          </w:tcPr>
          <w:p w14:paraId="32C94395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esulfovibrio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168" w:type="dxa"/>
            <w:shd w:val="clear" w:color="auto" w:fill="auto"/>
          </w:tcPr>
          <w:p w14:paraId="6E328A5C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490.7 </w:t>
            </w:r>
          </w:p>
        </w:tc>
        <w:tc>
          <w:tcPr>
            <w:tcW w:w="1497" w:type="dxa"/>
            <w:shd w:val="clear" w:color="auto" w:fill="auto"/>
          </w:tcPr>
          <w:p w14:paraId="23F2E675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9</w:t>
            </w:r>
          </w:p>
        </w:tc>
        <w:tc>
          <w:tcPr>
            <w:tcW w:w="1508" w:type="dxa"/>
            <w:shd w:val="clear" w:color="auto" w:fill="auto"/>
          </w:tcPr>
          <w:p w14:paraId="387FD3DF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3.4 </w:t>
            </w:r>
          </w:p>
        </w:tc>
        <w:tc>
          <w:tcPr>
            <w:tcW w:w="1469" w:type="dxa"/>
            <w:shd w:val="clear" w:color="auto" w:fill="auto"/>
          </w:tcPr>
          <w:p w14:paraId="1AEFE2C9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2 </w:t>
            </w:r>
          </w:p>
        </w:tc>
      </w:tr>
      <w:tr w:rsidR="00E4293C" w:rsidRPr="008E7D3D" w14:paraId="75FE1097" w14:textId="77777777" w:rsidTr="00133826">
        <w:trPr>
          <w:trHeight w:val="326"/>
        </w:trPr>
        <w:tc>
          <w:tcPr>
            <w:tcW w:w="3680" w:type="dxa"/>
            <w:tcBorders>
              <w:left w:val="nil"/>
              <w:right w:val="nil"/>
            </w:tcBorders>
            <w:shd w:val="clear" w:color="auto" w:fill="auto"/>
          </w:tcPr>
          <w:p w14:paraId="37B2A045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Lachnospir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04 </w:t>
            </w:r>
          </w:p>
        </w:tc>
        <w:tc>
          <w:tcPr>
            <w:tcW w:w="1168" w:type="dxa"/>
            <w:tcBorders>
              <w:left w:val="nil"/>
              <w:right w:val="nil"/>
            </w:tcBorders>
            <w:shd w:val="clear" w:color="auto" w:fill="auto"/>
          </w:tcPr>
          <w:p w14:paraId="5ABB3E52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425.5 </w:t>
            </w:r>
          </w:p>
        </w:tc>
        <w:tc>
          <w:tcPr>
            <w:tcW w:w="1497" w:type="dxa"/>
            <w:tcBorders>
              <w:left w:val="nil"/>
              <w:right w:val="nil"/>
            </w:tcBorders>
            <w:shd w:val="clear" w:color="auto" w:fill="auto"/>
          </w:tcPr>
          <w:p w14:paraId="5C52C606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1508" w:type="dxa"/>
            <w:tcBorders>
              <w:left w:val="nil"/>
              <w:right w:val="nil"/>
            </w:tcBorders>
            <w:shd w:val="clear" w:color="auto" w:fill="auto"/>
          </w:tcPr>
          <w:p w14:paraId="6E83C625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3.3 </w:t>
            </w:r>
          </w:p>
        </w:tc>
        <w:tc>
          <w:tcPr>
            <w:tcW w:w="1469" w:type="dxa"/>
            <w:tcBorders>
              <w:left w:val="nil"/>
              <w:right w:val="nil"/>
            </w:tcBorders>
            <w:shd w:val="clear" w:color="auto" w:fill="auto"/>
          </w:tcPr>
          <w:p w14:paraId="50555DD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2 </w:t>
            </w:r>
          </w:p>
        </w:tc>
      </w:tr>
      <w:tr w:rsidR="00E4293C" w:rsidRPr="008E7D3D" w14:paraId="568A0714" w14:textId="77777777" w:rsidTr="00133826">
        <w:trPr>
          <w:trHeight w:val="326"/>
        </w:trPr>
        <w:tc>
          <w:tcPr>
            <w:tcW w:w="3680" w:type="dxa"/>
            <w:shd w:val="clear" w:color="auto" w:fill="auto"/>
          </w:tcPr>
          <w:p w14:paraId="2ECF6AFD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Ruminococc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14 </w:t>
            </w:r>
          </w:p>
        </w:tc>
        <w:tc>
          <w:tcPr>
            <w:tcW w:w="1168" w:type="dxa"/>
            <w:shd w:val="clear" w:color="auto" w:fill="auto"/>
          </w:tcPr>
          <w:p w14:paraId="664848B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763.3 </w:t>
            </w:r>
          </w:p>
        </w:tc>
        <w:tc>
          <w:tcPr>
            <w:tcW w:w="1497" w:type="dxa"/>
            <w:shd w:val="clear" w:color="auto" w:fill="auto"/>
          </w:tcPr>
          <w:p w14:paraId="7E1BA33F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508" w:type="dxa"/>
            <w:shd w:val="clear" w:color="auto" w:fill="auto"/>
          </w:tcPr>
          <w:p w14:paraId="05529C41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3.2 </w:t>
            </w:r>
          </w:p>
        </w:tc>
        <w:tc>
          <w:tcPr>
            <w:tcW w:w="1469" w:type="dxa"/>
            <w:shd w:val="clear" w:color="auto" w:fill="auto"/>
          </w:tcPr>
          <w:p w14:paraId="4D412089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2 </w:t>
            </w:r>
          </w:p>
        </w:tc>
      </w:tr>
      <w:tr w:rsidR="00E4293C" w:rsidRPr="008E7D3D" w14:paraId="7F92BBC0" w14:textId="77777777" w:rsidTr="00133826">
        <w:trPr>
          <w:trHeight w:val="322"/>
        </w:trPr>
        <w:tc>
          <w:tcPr>
            <w:tcW w:w="368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83E65E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Bifidobacterium </w:t>
            </w:r>
          </w:p>
        </w:tc>
        <w:tc>
          <w:tcPr>
            <w:tcW w:w="1168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CD82E60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711.9 </w:t>
            </w:r>
          </w:p>
        </w:tc>
        <w:tc>
          <w:tcPr>
            <w:tcW w:w="1497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6C780272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1508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302CCFE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3.1 </w:t>
            </w:r>
          </w:p>
        </w:tc>
        <w:tc>
          <w:tcPr>
            <w:tcW w:w="1469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2D7F1699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3 </w:t>
            </w:r>
          </w:p>
        </w:tc>
      </w:tr>
      <w:tr w:rsidR="00E4293C" w:rsidRPr="008E7D3D" w14:paraId="03D81364" w14:textId="77777777" w:rsidTr="00133826">
        <w:trPr>
          <w:trHeight w:val="326"/>
        </w:trPr>
        <w:tc>
          <w:tcPr>
            <w:tcW w:w="368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B39C29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lostridi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Family XIII UCG-001 </w:t>
            </w:r>
          </w:p>
        </w:tc>
        <w:tc>
          <w:tcPr>
            <w:tcW w:w="116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1EAEEDA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35.1 </w:t>
            </w:r>
          </w:p>
        </w:tc>
        <w:tc>
          <w:tcPr>
            <w:tcW w:w="1497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CD9EC6D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5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F4FD328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-2.9 </w:t>
            </w:r>
          </w:p>
        </w:tc>
        <w:tc>
          <w:tcPr>
            <w:tcW w:w="14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464A34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 xml:space="preserve">0.05 </w:t>
            </w:r>
          </w:p>
        </w:tc>
      </w:tr>
    </w:tbl>
    <w:p w14:paraId="136C92D6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  <w:r w:rsidRPr="003F5C50">
        <w:rPr>
          <w:rFonts w:ascii="Times New Roman" w:eastAsia="Arial" w:hAnsi="Times New Roman" w:cs="Times New Roman"/>
          <w:b/>
          <w:sz w:val="24"/>
          <w:szCs w:val="24"/>
        </w:rPr>
        <w:t>Supplementary Table S8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E7417F">
        <w:rPr>
          <w:rFonts w:ascii="Times New Roman" w:eastAsia="Arial" w:hAnsi="Times New Roman" w:cs="Times New Roman"/>
          <w:sz w:val="24"/>
          <w:szCs w:val="24"/>
        </w:rPr>
        <w:t>Bacterial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groups differentially present after acidified milk relative to baseline milk phases (</w:t>
      </w:r>
      <w:r>
        <w:rPr>
          <w:rFonts w:ascii="Times New Roman" w:eastAsia="Arial" w:hAnsi="Times New Roman" w:cs="Times New Roman"/>
          <w:i/>
          <w:sz w:val="24"/>
          <w:szCs w:val="24"/>
        </w:rPr>
        <w:t>P</w:t>
      </w:r>
      <w:r w:rsidRPr="00E208C2">
        <w:rPr>
          <w:rFonts w:ascii="Times New Roman" w:eastAsia="Arial" w:hAnsi="Times New Roman" w:cs="Times New Roman"/>
          <w:sz w:val="24"/>
          <w:szCs w:val="24"/>
          <w:vertAlign w:val="subscript"/>
        </w:rPr>
        <w:t>adj</w:t>
      </w:r>
      <w:r>
        <w:rPr>
          <w:rFonts w:ascii="Times New Roman" w:eastAsia="Arial" w:hAnsi="Times New Roman" w:cs="Times New Roman"/>
          <w:i/>
          <w:sz w:val="24"/>
          <w:szCs w:val="24"/>
        </w:rPr>
        <w:t>.</w:t>
      </w:r>
      <w:r w:rsidRPr="00303CBE">
        <w:rPr>
          <w:rFonts w:ascii="Times New Roman" w:hAnsi="Times New Roman" w:cs="Times New Roman"/>
          <w:sz w:val="24"/>
          <w:szCs w:val="24"/>
        </w:rPr>
        <w:t>≤</w:t>
      </w:r>
      <w:r w:rsidRPr="008E7D3D">
        <w:rPr>
          <w:rFonts w:ascii="Times New Roman" w:eastAsia="Arial" w:hAnsi="Times New Roman" w:cs="Times New Roman"/>
          <w:sz w:val="24"/>
          <w:szCs w:val="24"/>
        </w:rPr>
        <w:t>0.05). Statistic = value of the Wald test statistic (Table continued o</w:t>
      </w:r>
      <w:r>
        <w:rPr>
          <w:rFonts w:ascii="Times New Roman" w:eastAsia="Arial" w:hAnsi="Times New Roman" w:cs="Times New Roman"/>
          <w:sz w:val="24"/>
          <w:szCs w:val="24"/>
        </w:rPr>
        <w:t>n next page</w:t>
      </w:r>
      <w:r w:rsidRPr="008E7D3D">
        <w:rPr>
          <w:rFonts w:ascii="Times New Roman" w:eastAsia="Arial" w:hAnsi="Times New Roman" w:cs="Times New Roman"/>
          <w:sz w:val="24"/>
          <w:szCs w:val="24"/>
        </w:rPr>
        <w:t>).</w:t>
      </w:r>
    </w:p>
    <w:p w14:paraId="4749D55D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tbl>
      <w:tblPr>
        <w:tblpPr w:leftFromText="141" w:rightFromText="141" w:vertAnchor="text" w:horzAnchor="margin" w:tblpY="-116"/>
        <w:tblW w:w="9747" w:type="dxa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4555"/>
        <w:gridCol w:w="1633"/>
        <w:gridCol w:w="758"/>
        <w:gridCol w:w="1291"/>
        <w:gridCol w:w="1510"/>
      </w:tblGrid>
      <w:tr w:rsidR="00E4293C" w:rsidRPr="008E7D3D" w14:paraId="526FA195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8B1E6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lastRenderedPageBreak/>
              <w:t xml:space="preserve">Family </w:t>
            </w:r>
            <w:r w:rsidRPr="00EB29D7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1A82E0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E1BB865" w14:textId="77777777" w:rsidR="00E4293C" w:rsidRPr="008E7D3D" w:rsidRDefault="00C747D0" w:rsidP="000D1344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7DDF8B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F5C411" w14:textId="77777777" w:rsidR="00E4293C" w:rsidRPr="008E7D3D" w:rsidRDefault="00E4293C" w:rsidP="00133826">
            <w:pPr>
              <w:spacing w:after="0" w:line="240" w:lineRule="auto"/>
              <w:ind w:right="-131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17668C21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96B01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lophil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ED34F8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51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160229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5DA04F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DBC020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74BEC57C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1A952B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lostridi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Family XIII</w:t>
            </w:r>
          </w:p>
          <w:p w14:paraId="1AD981E4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AD3011 grou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58D78E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68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522040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AC23E5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6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E9F09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2164F263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AB2BF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Intestinibacte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C1AD2C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0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1D24AE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153427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7E8945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7F3444A4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B37D0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Ruminococc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D0772B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04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788F9A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29DEC3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53B42F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0BC06374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3A320E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esulfovibrio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A9EFAE8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9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0C7C7D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107197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4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E2B82C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7D3F729E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B4091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Lachnospir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CDC127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25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77AA24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C71106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E50D63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0970CFF8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1D079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Ruminococc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UCG-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B81C5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763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25220F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98601C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ABD0A9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4C6C2CA0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E71836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fidobacter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98B58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71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788A5C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609323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1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F9638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5176754B" w14:textId="77777777" w:rsidTr="00133826">
        <w:trPr>
          <w:trHeight w:val="326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CF8D64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lostridi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Family XIII UCG-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407D8B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5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1CEFC6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275432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9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ED5F720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</w:tr>
      <w:tr w:rsidR="00E4293C" w:rsidRPr="008E7D3D" w14:paraId="691ECECE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7EA2F3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Order</w:t>
            </w:r>
            <w:r w:rsidRPr="00EB29D7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EB29D7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2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3E22EA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CE2E4C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D2D16E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B94F2A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125A5F8A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5DF098CA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ifidobacteriale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7222630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956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C3F22F2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0D2C785B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7E11F7BF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36B9C822" w14:textId="77777777" w:rsidTr="00133826">
        <w:trPr>
          <w:trHeight w:val="322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00FDC1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esulfovibrionales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6B7A551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228.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4F1F0FD2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5AEDB9B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3</w:t>
            </w:r>
          </w:p>
        </w:tc>
        <w:tc>
          <w:tcPr>
            <w:tcW w:w="1510" w:type="dxa"/>
            <w:tcBorders>
              <w:bottom w:val="single" w:sz="4" w:space="0" w:color="auto"/>
            </w:tcBorders>
            <w:shd w:val="clear" w:color="auto" w:fill="auto"/>
          </w:tcPr>
          <w:p w14:paraId="502BADDD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3</w:t>
            </w:r>
          </w:p>
        </w:tc>
      </w:tr>
      <w:tr w:rsidR="00E4293C" w:rsidRPr="008E7D3D" w14:paraId="71C861D5" w14:textId="77777777" w:rsidTr="00133826">
        <w:trPr>
          <w:trHeight w:val="322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3F99D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Class </w:t>
            </w:r>
            <w:r w:rsidRPr="00EB29D7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1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FCBC1E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C9B8E4" w14:textId="77777777" w:rsidR="00E4293C" w:rsidRPr="008E7D3D" w:rsidRDefault="00C747D0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C6F58C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1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C6B2DB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Adjusted</w:t>
            </w: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E208C2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0338D8DA" w14:textId="77777777" w:rsidTr="00133826">
        <w:trPr>
          <w:trHeight w:val="322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F5E2643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Actinobacteri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49EE91C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963.6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605C9840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5B49B839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shd w:val="clear" w:color="auto" w:fill="auto"/>
          </w:tcPr>
          <w:p w14:paraId="362D4EE8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3DDA054D" w14:textId="77777777" w:rsidTr="00133826">
        <w:trPr>
          <w:trHeight w:val="322"/>
        </w:trPr>
        <w:tc>
          <w:tcPr>
            <w:tcW w:w="0" w:type="auto"/>
            <w:shd w:val="clear" w:color="auto" w:fill="auto"/>
          </w:tcPr>
          <w:p w14:paraId="36E3CA0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eltaproteobacteria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BC98C03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137.9</w:t>
            </w:r>
          </w:p>
        </w:tc>
        <w:tc>
          <w:tcPr>
            <w:tcW w:w="0" w:type="auto"/>
            <w:shd w:val="clear" w:color="auto" w:fill="auto"/>
          </w:tcPr>
          <w:p w14:paraId="5E0D4566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0" w:type="auto"/>
            <w:shd w:val="clear" w:color="auto" w:fill="auto"/>
          </w:tcPr>
          <w:p w14:paraId="3E2C52FD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2</w:t>
            </w:r>
          </w:p>
        </w:tc>
        <w:tc>
          <w:tcPr>
            <w:tcW w:w="1510" w:type="dxa"/>
            <w:shd w:val="clear" w:color="auto" w:fill="auto"/>
          </w:tcPr>
          <w:p w14:paraId="45789431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eastAsia="Arial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1E6EC5F3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0A2B38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Phylum</w:t>
            </w:r>
            <w:r w:rsidRPr="00EB29D7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1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28F1CA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D0A255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F06974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0A410F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2F683FA5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AACCB8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Actinobacteri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7208C21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389.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550C156C" w14:textId="77777777" w:rsidR="00E4293C" w:rsidRPr="008E7D3D" w:rsidRDefault="00E4293C" w:rsidP="00133826">
            <w:pPr>
              <w:spacing w:after="0" w:line="240" w:lineRule="auto"/>
              <w:ind w:right="4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4B9EBB4E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151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3848ED5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</w:tbl>
    <w:p w14:paraId="4D5E749B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b/>
          <w:sz w:val="24"/>
          <w:szCs w:val="24"/>
        </w:rPr>
      </w:pPr>
    </w:p>
    <w:p w14:paraId="3BAC4C14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b/>
          <w:sz w:val="24"/>
          <w:szCs w:val="24"/>
        </w:rPr>
      </w:pPr>
    </w:p>
    <w:p w14:paraId="5BEF7913" w14:textId="77777777" w:rsidR="00E4293C" w:rsidRPr="008E7D3D" w:rsidRDefault="00E4293C" w:rsidP="004A7D39">
      <w:pPr>
        <w:spacing w:after="0"/>
        <w:outlineLvl w:val="0"/>
        <w:rPr>
          <w:rFonts w:ascii="Times New Roman" w:eastAsia="Arial" w:hAnsi="Times New Roman" w:cs="Times New Roman"/>
          <w:b/>
          <w:sz w:val="24"/>
          <w:szCs w:val="24"/>
        </w:rPr>
      </w:pPr>
      <w:r w:rsidRPr="003F5C50">
        <w:rPr>
          <w:rFonts w:ascii="Times New Roman" w:eastAsia="Arial" w:hAnsi="Times New Roman" w:cs="Times New Roman"/>
          <w:b/>
          <w:sz w:val="24"/>
          <w:szCs w:val="24"/>
        </w:rPr>
        <w:t>Supplementary Table S8. (</w:t>
      </w:r>
      <w:r w:rsidRPr="003F5C50">
        <w:rPr>
          <w:rFonts w:ascii="Times New Roman" w:eastAsia="Arial" w:hAnsi="Times New Roman" w:cs="Times New Roman"/>
          <w:sz w:val="24"/>
          <w:szCs w:val="24"/>
        </w:rPr>
        <w:t>continued</w:t>
      </w:r>
      <w:r w:rsidRPr="008E7D3D">
        <w:rPr>
          <w:rFonts w:ascii="Times New Roman" w:eastAsia="Arial" w:hAnsi="Times New Roman" w:cs="Times New Roman"/>
          <w:sz w:val="24"/>
          <w:szCs w:val="24"/>
        </w:rPr>
        <w:t>)</w:t>
      </w:r>
      <w:r>
        <w:rPr>
          <w:rFonts w:ascii="Times New Roman" w:eastAsia="Arial" w:hAnsi="Times New Roman" w:cs="Times New Roman"/>
          <w:sz w:val="24"/>
          <w:szCs w:val="24"/>
        </w:rPr>
        <w:t>.</w:t>
      </w:r>
    </w:p>
    <w:p w14:paraId="0D04B7A1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09055A48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D6537E0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1F1D5D4D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44910D0B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0BAE3012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3476EA8C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5110C5B0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0B7CE00F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50AC613C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001B2713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CB6A313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759AD8F5" w14:textId="77777777" w:rsidR="000D1344" w:rsidRDefault="000D1344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50821B0D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A5498DE" w14:textId="77777777" w:rsidR="00C747D0" w:rsidRDefault="00C747D0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0A7939A5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67A51CDF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tbl>
      <w:tblPr>
        <w:tblW w:w="8276" w:type="dxa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943"/>
        <w:gridCol w:w="1066"/>
        <w:gridCol w:w="1676"/>
        <w:gridCol w:w="1048"/>
        <w:gridCol w:w="1543"/>
      </w:tblGrid>
      <w:tr w:rsidR="00E4293C" w:rsidRPr="008E7D3D" w14:paraId="0881C945" w14:textId="77777777" w:rsidTr="00133826">
        <w:trPr>
          <w:trHeight w:val="326"/>
          <w:jc w:val="center"/>
        </w:trPr>
        <w:tc>
          <w:tcPr>
            <w:tcW w:w="294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44517E1D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lastRenderedPageBreak/>
              <w:t xml:space="preserve">Genus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105</w:t>
            </w:r>
          </w:p>
        </w:tc>
        <w:tc>
          <w:tcPr>
            <w:tcW w:w="106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055FF5FB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Base mean</w:t>
            </w:r>
          </w:p>
        </w:tc>
        <w:tc>
          <w:tcPr>
            <w:tcW w:w="1676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4D6C50AF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footnoteReference w:id="8"/>
            </w:r>
          </w:p>
        </w:tc>
        <w:tc>
          <w:tcPr>
            <w:tcW w:w="1048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4F6033BF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154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38AE0EFD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E4293C" w:rsidRPr="008E7D3D" w14:paraId="43F18671" w14:textId="77777777" w:rsidTr="00133826">
        <w:trPr>
          <w:trHeight w:val="322"/>
          <w:jc w:val="center"/>
        </w:trPr>
        <w:tc>
          <w:tcPr>
            <w:tcW w:w="294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1308DF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lostridi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Family XIII</w:t>
            </w:r>
          </w:p>
          <w:p w14:paraId="534844AD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AD3011 group</w:t>
            </w:r>
          </w:p>
        </w:tc>
        <w:tc>
          <w:tcPr>
            <w:tcW w:w="106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7F8FD2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27.3</w:t>
            </w:r>
          </w:p>
        </w:tc>
        <w:tc>
          <w:tcPr>
            <w:tcW w:w="167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BD1F24" w14:textId="77777777" w:rsidR="00E4293C" w:rsidRPr="008E7D3D" w:rsidRDefault="00E4293C" w:rsidP="00133826">
            <w:pPr>
              <w:spacing w:after="0" w:line="240" w:lineRule="auto"/>
              <w:ind w:right="5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104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60763B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154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A47A37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6F71B8C1" w14:textId="77777777" w:rsidTr="00133826">
        <w:trPr>
          <w:trHeight w:val="326"/>
          <w:jc w:val="center"/>
        </w:trPr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BF7D8F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amily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34</w:t>
            </w:r>
          </w:p>
        </w:tc>
        <w:tc>
          <w:tcPr>
            <w:tcW w:w="10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40AEFE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1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860A29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0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409019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E4FAAE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2D4ECC65" w14:textId="77777777" w:rsidTr="00133826">
        <w:trPr>
          <w:trHeight w:val="326"/>
          <w:jc w:val="center"/>
        </w:trPr>
        <w:tc>
          <w:tcPr>
            <w:tcW w:w="29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C9B241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lostridiaceae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Family XIII</w:t>
            </w:r>
          </w:p>
          <w:p w14:paraId="6CC8686A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AD3011 group</w:t>
            </w:r>
          </w:p>
        </w:tc>
        <w:tc>
          <w:tcPr>
            <w:tcW w:w="10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5A8DA3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27.3</w:t>
            </w:r>
          </w:p>
        </w:tc>
        <w:tc>
          <w:tcPr>
            <w:tcW w:w="1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FF88C0B" w14:textId="77777777" w:rsidR="00E4293C" w:rsidRPr="008E7D3D" w:rsidRDefault="00E4293C" w:rsidP="00133826">
            <w:pPr>
              <w:spacing w:after="0" w:line="240" w:lineRule="auto"/>
              <w:ind w:right="5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1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215610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EF9C60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340BB7BC" w14:textId="77777777" w:rsidTr="00133826">
        <w:trPr>
          <w:trHeight w:val="322"/>
          <w:jc w:val="center"/>
        </w:trPr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03F70A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Order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22</w:t>
            </w:r>
          </w:p>
        </w:tc>
        <w:tc>
          <w:tcPr>
            <w:tcW w:w="10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2904E4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1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AD5287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0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43EB9F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B2FFC9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1B717D2C" w14:textId="77777777" w:rsidTr="00133826">
        <w:trPr>
          <w:trHeight w:val="326"/>
          <w:jc w:val="center"/>
        </w:trPr>
        <w:tc>
          <w:tcPr>
            <w:tcW w:w="29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094688F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Erysipelotrichales</w:t>
            </w:r>
            <w:proofErr w:type="spellEnd"/>
          </w:p>
        </w:tc>
        <w:tc>
          <w:tcPr>
            <w:tcW w:w="10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87C17CF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89.5</w:t>
            </w:r>
          </w:p>
        </w:tc>
        <w:tc>
          <w:tcPr>
            <w:tcW w:w="1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AA1C37" w14:textId="77777777" w:rsidR="00E4293C" w:rsidRPr="008E7D3D" w:rsidRDefault="00E4293C" w:rsidP="00133826">
            <w:pPr>
              <w:spacing w:after="0" w:line="240" w:lineRule="auto"/>
              <w:ind w:right="5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10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0956C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4.4</w:t>
            </w:r>
          </w:p>
        </w:tc>
        <w:tc>
          <w:tcPr>
            <w:tcW w:w="15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52E03F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8E7D3D" w14:paraId="5149C6B4" w14:textId="77777777" w:rsidTr="00133826">
        <w:trPr>
          <w:trHeight w:val="326"/>
          <w:jc w:val="center"/>
        </w:trPr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DBC1DF" w14:textId="77777777" w:rsidR="00E4293C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Class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19</w:t>
            </w:r>
          </w:p>
        </w:tc>
        <w:tc>
          <w:tcPr>
            <w:tcW w:w="10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A96D63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1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D66607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0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14E613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CB1DF9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Adjusted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 xml:space="preserve"> P</w:t>
            </w:r>
          </w:p>
        </w:tc>
      </w:tr>
      <w:tr w:rsidR="00E4293C" w:rsidRPr="008E7D3D" w14:paraId="4AFA387C" w14:textId="77777777" w:rsidTr="00133826">
        <w:trPr>
          <w:trHeight w:val="326"/>
          <w:jc w:val="center"/>
        </w:trPr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58BAF0" w14:textId="77777777" w:rsidR="00E4293C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Erysipelotrichia</w:t>
            </w:r>
            <w:proofErr w:type="spellEnd"/>
          </w:p>
        </w:tc>
        <w:tc>
          <w:tcPr>
            <w:tcW w:w="10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0850F8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95.3</w:t>
            </w:r>
          </w:p>
        </w:tc>
        <w:tc>
          <w:tcPr>
            <w:tcW w:w="1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171463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3</w:t>
            </w:r>
          </w:p>
        </w:tc>
        <w:tc>
          <w:tcPr>
            <w:tcW w:w="10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75C8B9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9</w:t>
            </w:r>
          </w:p>
        </w:tc>
        <w:tc>
          <w:tcPr>
            <w:tcW w:w="15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A221DF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eastAsia="Arial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0</w:t>
            </w:r>
          </w:p>
        </w:tc>
      </w:tr>
    </w:tbl>
    <w:p w14:paraId="7C55CA08" w14:textId="77777777" w:rsidR="00E4293C" w:rsidRDefault="00E4293C" w:rsidP="00E4293C">
      <w:pPr>
        <w:tabs>
          <w:tab w:val="center" w:pos="720"/>
          <w:tab w:val="center" w:pos="1440"/>
        </w:tabs>
        <w:spacing w:after="9" w:line="360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</w:rPr>
        <w:t xml:space="preserve">Supplementary </w:t>
      </w:r>
      <w:r w:rsidRPr="003F5C50">
        <w:rPr>
          <w:rFonts w:ascii="Times New Roman" w:eastAsia="Arial" w:hAnsi="Times New Roman" w:cs="Times New Roman"/>
          <w:b/>
          <w:sz w:val="24"/>
          <w:szCs w:val="24"/>
        </w:rPr>
        <w:t xml:space="preserve">Table S9. </w:t>
      </w:r>
      <w:r w:rsidRPr="003F5C50">
        <w:rPr>
          <w:rFonts w:ascii="Times New Roman" w:eastAsia="Arial" w:hAnsi="Times New Roman" w:cs="Times New Roman"/>
          <w:sz w:val="24"/>
          <w:szCs w:val="24"/>
        </w:rPr>
        <w:t>Bacterial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groups differentially present between </w:t>
      </w:r>
      <w:r>
        <w:rPr>
          <w:rFonts w:ascii="Times New Roman" w:eastAsia="Arial" w:hAnsi="Times New Roman" w:cs="Times New Roman"/>
          <w:sz w:val="24"/>
          <w:szCs w:val="24"/>
        </w:rPr>
        <w:t xml:space="preserve">baseline </w:t>
      </w:r>
      <w:r w:rsidRPr="003F5C50">
        <w:rPr>
          <w:rFonts w:ascii="Times New Roman" w:eastAsia="Arial" w:hAnsi="Times New Roman" w:cs="Times New Roman"/>
          <w:sz w:val="24"/>
          <w:szCs w:val="24"/>
        </w:rPr>
        <w:t xml:space="preserve">milk </w:t>
      </w:r>
      <w:r>
        <w:rPr>
          <w:rFonts w:ascii="Times New Roman" w:eastAsia="Arial" w:hAnsi="Times New Roman" w:cs="Times New Roman"/>
          <w:sz w:val="24"/>
          <w:szCs w:val="24"/>
        </w:rPr>
        <w:t>phases (</w:t>
      </w:r>
      <w:r>
        <w:rPr>
          <w:rFonts w:ascii="Times New Roman" w:eastAsia="Arial" w:hAnsi="Times New Roman" w:cs="Times New Roman"/>
          <w:i/>
          <w:sz w:val="24"/>
          <w:szCs w:val="24"/>
        </w:rPr>
        <w:t>P</w:t>
      </w:r>
      <w:r w:rsidRPr="00E208C2">
        <w:rPr>
          <w:rFonts w:ascii="Times New Roman" w:eastAsia="Arial" w:hAnsi="Times New Roman" w:cs="Times New Roman"/>
          <w:sz w:val="24"/>
          <w:szCs w:val="24"/>
          <w:vertAlign w:val="subscript"/>
        </w:rPr>
        <w:t>adj.</w:t>
      </w:r>
      <w:r w:rsidRPr="00303CBE">
        <w:rPr>
          <w:rFonts w:ascii="Times New Roman" w:hAnsi="Times New Roman" w:cs="Times New Roman"/>
          <w:sz w:val="24"/>
          <w:szCs w:val="24"/>
        </w:rPr>
        <w:t>≤</w:t>
      </w:r>
      <w:r w:rsidRPr="008E7D3D">
        <w:rPr>
          <w:rFonts w:ascii="Times New Roman" w:eastAsia="Arial" w:hAnsi="Times New Roman" w:cs="Times New Roman"/>
          <w:sz w:val="24"/>
          <w:szCs w:val="24"/>
        </w:rPr>
        <w:t>0.05) to assess time-course changes:  Wash-out 1 compared to Wash out 2. Statistic = value of the Wald test statistic.</w:t>
      </w:r>
      <w:r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14:paraId="02347EB6" w14:textId="77777777" w:rsidR="00E4293C" w:rsidRPr="008E7D3D" w:rsidRDefault="00E4293C" w:rsidP="00E4293C">
      <w:pPr>
        <w:tabs>
          <w:tab w:val="center" w:pos="720"/>
          <w:tab w:val="center" w:pos="1440"/>
        </w:tabs>
        <w:spacing w:after="9" w:line="269" w:lineRule="auto"/>
        <w:rPr>
          <w:rFonts w:ascii="Times New Roman" w:eastAsia="Arial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sz w:val="24"/>
          <w:szCs w:val="24"/>
        </w:rPr>
        <w:br w:type="page"/>
      </w:r>
    </w:p>
    <w:p w14:paraId="32EDAB83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tbl>
      <w:tblPr>
        <w:tblW w:w="9859" w:type="dxa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4700"/>
        <w:gridCol w:w="1592"/>
        <w:gridCol w:w="777"/>
        <w:gridCol w:w="1268"/>
        <w:gridCol w:w="1522"/>
      </w:tblGrid>
      <w:tr w:rsidR="00E4293C" w:rsidRPr="008E7D3D" w14:paraId="47CA01C3" w14:textId="77777777" w:rsidTr="00133826">
        <w:trPr>
          <w:trHeight w:val="508"/>
        </w:trPr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62D99E8D" w14:textId="77777777" w:rsidR="00E4293C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OTU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footnoteReference w:id="9"/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(Assigned species) </w:t>
            </w:r>
          </w:p>
          <w:p w14:paraId="51A46F86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277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2C573B87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29936756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6F0180D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1522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3D75AFB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198A98E6" w14:textId="77777777" w:rsidTr="00133826">
        <w:trPr>
          <w:trHeight w:val="326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BB2609F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67 (unassigned)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753171E0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882.1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04EA8E79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6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3568613E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4.1</w:t>
            </w:r>
          </w:p>
        </w:tc>
        <w:tc>
          <w:tcPr>
            <w:tcW w:w="1522" w:type="dxa"/>
            <w:tcBorders>
              <w:left w:val="nil"/>
              <w:right w:val="nil"/>
            </w:tcBorders>
            <w:shd w:val="clear" w:color="auto" w:fill="auto"/>
          </w:tcPr>
          <w:p w14:paraId="00676497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50654DC8" w14:textId="77777777" w:rsidTr="00133826">
        <w:trPr>
          <w:trHeight w:val="326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75187131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296 (unassigned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45BB5181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226.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E3292B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</w:tcPr>
          <w:p w14:paraId="35332995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8</w:t>
            </w:r>
          </w:p>
        </w:tc>
        <w:tc>
          <w:tcPr>
            <w:tcW w:w="1522" w:type="dxa"/>
            <w:tcBorders>
              <w:bottom w:val="single" w:sz="4" w:space="0" w:color="auto"/>
            </w:tcBorders>
            <w:shd w:val="clear" w:color="auto" w:fill="auto"/>
          </w:tcPr>
          <w:p w14:paraId="06CF0E54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55FB702C" w14:textId="77777777" w:rsidTr="00133826">
        <w:trPr>
          <w:trHeight w:val="322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965E45F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Species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8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4F6EDE0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0106A4B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0CA7067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46D8E4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71A66A76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A0B2B57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revotel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opri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098A7CE7" w14:textId="77777777" w:rsidR="00E4293C" w:rsidRPr="008E7D3D" w:rsidRDefault="00E4293C" w:rsidP="00133826">
            <w:pPr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30769.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20E66AA9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2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</w:tcPr>
          <w:p w14:paraId="42968679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9</w:t>
            </w:r>
          </w:p>
        </w:tc>
        <w:tc>
          <w:tcPr>
            <w:tcW w:w="1522" w:type="dxa"/>
            <w:tcBorders>
              <w:top w:val="single" w:sz="4" w:space="0" w:color="auto"/>
            </w:tcBorders>
            <w:shd w:val="clear" w:color="auto" w:fill="auto"/>
          </w:tcPr>
          <w:p w14:paraId="23B1A8D3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473F0259" w14:textId="77777777" w:rsidTr="00133826">
        <w:trPr>
          <w:trHeight w:val="326"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184F1978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Clostridium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celatum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/</w:t>
            </w:r>
          </w:p>
          <w:p w14:paraId="2D90D9F3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Clostridium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disporicum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29061273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589.8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68FE9114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4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auto"/>
          </w:tcPr>
          <w:p w14:paraId="09109B2A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522" w:type="dxa"/>
            <w:tcBorders>
              <w:left w:val="nil"/>
              <w:right w:val="nil"/>
            </w:tcBorders>
            <w:shd w:val="clear" w:color="auto" w:fill="auto"/>
          </w:tcPr>
          <w:p w14:paraId="5D1D4723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34F12098" w14:textId="77777777" w:rsidTr="00133826">
        <w:trPr>
          <w:trHeight w:val="322"/>
        </w:trPr>
        <w:tc>
          <w:tcPr>
            <w:tcW w:w="0" w:type="auto"/>
            <w:shd w:val="clear" w:color="auto" w:fill="auto"/>
          </w:tcPr>
          <w:p w14:paraId="5749FB1B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arasutterel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excrementihomini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C330E6E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001.1</w:t>
            </w:r>
          </w:p>
        </w:tc>
        <w:tc>
          <w:tcPr>
            <w:tcW w:w="0" w:type="auto"/>
            <w:shd w:val="clear" w:color="auto" w:fill="auto"/>
          </w:tcPr>
          <w:p w14:paraId="5DBD60B6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0</w:t>
            </w:r>
          </w:p>
        </w:tc>
        <w:tc>
          <w:tcPr>
            <w:tcW w:w="0" w:type="auto"/>
            <w:shd w:val="clear" w:color="auto" w:fill="auto"/>
          </w:tcPr>
          <w:p w14:paraId="4533FC49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3</w:t>
            </w:r>
          </w:p>
        </w:tc>
        <w:tc>
          <w:tcPr>
            <w:tcW w:w="1522" w:type="dxa"/>
            <w:shd w:val="clear" w:color="auto" w:fill="auto"/>
          </w:tcPr>
          <w:p w14:paraId="76625202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511A7969" w14:textId="77777777" w:rsidTr="00133826">
        <w:trPr>
          <w:trHeight w:val="326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17C4974" w14:textId="77777777" w:rsidR="00E4293C" w:rsidRPr="008E7D3D" w:rsidRDefault="00E4293C" w:rsidP="00133826">
            <w:pPr>
              <w:spacing w:after="0" w:line="240" w:lineRule="auto"/>
              <w:ind w:right="5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hascolarctobacterium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uccinatutens</w:t>
            </w:r>
            <w:proofErr w:type="spellEnd"/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81A9FA3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315.7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06B0867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52E4F9A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4</w:t>
            </w:r>
          </w:p>
        </w:tc>
        <w:tc>
          <w:tcPr>
            <w:tcW w:w="152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CB0AE45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2</w:t>
            </w:r>
          </w:p>
        </w:tc>
      </w:tr>
      <w:tr w:rsidR="00E4293C" w:rsidRPr="008E7D3D" w14:paraId="39F62159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B0A428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Genus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10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968BC4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7CB425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17D664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88AA31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7ED93462" w14:textId="77777777" w:rsidTr="00133826">
        <w:trPr>
          <w:trHeight w:val="322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26A1D70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revotel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F81DD1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83322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9CA361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C34B2E1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3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CBF3821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</w:tr>
      <w:tr w:rsidR="00E4293C" w:rsidRPr="008E7D3D" w14:paraId="541ED1BB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BB911B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amily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3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BA9C3D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08AB7F" w14:textId="77777777" w:rsidR="00E4293C" w:rsidRPr="008E7D3D" w:rsidRDefault="00C747D0" w:rsidP="00C747D0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A81115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A44CAF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1E8A1057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D60CBF3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Prevotella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7CFB06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83322.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B6F589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3F6793D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3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195E549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</w:tr>
      <w:tr w:rsidR="00E4293C" w:rsidRPr="008E7D3D" w14:paraId="116BC263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A1A5F5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Order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2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68855E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D12710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D46855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B33E59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766DEBB7" w14:textId="77777777" w:rsidTr="00133826">
        <w:trPr>
          <w:trHeight w:val="322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E0D1293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Lactobacillale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68E7D9A" w14:textId="77777777" w:rsidR="00E4293C" w:rsidRPr="008E7D3D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859.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3753B83" w14:textId="77777777" w:rsidR="00E4293C" w:rsidRPr="008E7D3D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378DDC4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EE0857D" w14:textId="77777777" w:rsidR="00E4293C" w:rsidRPr="008E7D3D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&lt; 0.01</w:t>
            </w:r>
          </w:p>
        </w:tc>
      </w:tr>
      <w:tr w:rsidR="00E4293C" w:rsidRPr="008E7D3D" w14:paraId="3800E13C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F8CD7A" w14:textId="77777777" w:rsidR="00E4293C" w:rsidRPr="00B411C9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411C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lass</w:t>
            </w:r>
            <w:r w:rsidRPr="007B1B1C">
              <w:rPr>
                <w:rFonts w:ascii="Times New Roman" w:hAnsi="Times New Roman" w:cs="Times New Roman"/>
                <w:b/>
                <w:i/>
                <w:color w:val="000000"/>
                <w:sz w:val="24"/>
                <w:szCs w:val="24"/>
              </w:rPr>
              <w:t xml:space="preserve"> n</w:t>
            </w:r>
            <w:r w:rsidRPr="00B411C9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= 1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EFC737" w14:textId="77777777" w:rsidR="00E4293C" w:rsidRPr="00B411C9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411C9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BA7999" w14:textId="77777777" w:rsidR="00E4293C" w:rsidRPr="00B411C9" w:rsidRDefault="00C747D0" w:rsidP="00C747D0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D7BCB9" w14:textId="77777777" w:rsidR="00E4293C" w:rsidRPr="00B411C9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411C9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6FCC64" w14:textId="77777777" w:rsidR="00E4293C" w:rsidRPr="00B411C9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411C9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208C2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>P</w:t>
            </w:r>
            <w:r w:rsidRPr="00B411C9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 </w:t>
            </w:r>
          </w:p>
        </w:tc>
      </w:tr>
      <w:tr w:rsidR="00E4293C" w:rsidRPr="008E7D3D" w14:paraId="54B2FB89" w14:textId="77777777" w:rsidTr="00133826">
        <w:trPr>
          <w:trHeight w:val="326"/>
        </w:trPr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4CD8A86" w14:textId="77777777" w:rsidR="00E4293C" w:rsidRPr="00B411C9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</w:pPr>
            <w:r w:rsidRPr="00B411C9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Bacill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2C47F459" w14:textId="77777777" w:rsidR="00E4293C" w:rsidRPr="00B411C9" w:rsidRDefault="00E4293C" w:rsidP="00133826">
            <w:pPr>
              <w:spacing w:after="0" w:line="240" w:lineRule="auto"/>
              <w:ind w:right="5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411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32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5F75C09D" w14:textId="77777777" w:rsidR="00E4293C" w:rsidRPr="00B411C9" w:rsidRDefault="00E4293C" w:rsidP="00133826">
            <w:pPr>
              <w:spacing w:after="0" w:line="240" w:lineRule="auto"/>
              <w:ind w:right="4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411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436B2F69" w14:textId="77777777" w:rsidR="00E4293C" w:rsidRPr="00B411C9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411C9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152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0206A9F6" w14:textId="77777777" w:rsidR="00E4293C" w:rsidRPr="00B411C9" w:rsidRDefault="00E4293C" w:rsidP="00133826">
            <w:pPr>
              <w:spacing w:after="0" w:line="240" w:lineRule="auto"/>
              <w:ind w:right="51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411C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 0.01</w:t>
            </w:r>
          </w:p>
        </w:tc>
      </w:tr>
    </w:tbl>
    <w:p w14:paraId="7168A750" w14:textId="77777777" w:rsidR="00E4293C" w:rsidRPr="008E7D3D" w:rsidRDefault="00E4293C" w:rsidP="00E4293C">
      <w:pPr>
        <w:spacing w:after="216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</w:rPr>
        <w:t xml:space="preserve">Supplementary </w:t>
      </w:r>
      <w:r w:rsidRPr="003F5C50">
        <w:rPr>
          <w:rFonts w:ascii="Times New Roman" w:eastAsia="Arial" w:hAnsi="Times New Roman" w:cs="Times New Roman"/>
          <w:b/>
          <w:sz w:val="24"/>
          <w:szCs w:val="24"/>
        </w:rPr>
        <w:t>Table S10.</w:t>
      </w:r>
      <w:r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Pr="008E7D3D">
        <w:rPr>
          <w:rFonts w:ascii="Times New Roman" w:eastAsia="Arial" w:hAnsi="Times New Roman" w:cs="Times New Roman"/>
          <w:sz w:val="24"/>
          <w:szCs w:val="24"/>
        </w:rPr>
        <w:t>Bacterial groups differentially present between</w:t>
      </w:r>
      <w:r>
        <w:rPr>
          <w:rFonts w:ascii="Times New Roman" w:eastAsia="Arial" w:hAnsi="Times New Roman" w:cs="Times New Roman"/>
          <w:sz w:val="24"/>
          <w:szCs w:val="24"/>
        </w:rPr>
        <w:t xml:space="preserve"> baseline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</w:t>
      </w:r>
      <w:r>
        <w:rPr>
          <w:rFonts w:ascii="Times New Roman" w:eastAsia="Arial" w:hAnsi="Times New Roman" w:cs="Times New Roman"/>
          <w:sz w:val="24"/>
          <w:szCs w:val="24"/>
        </w:rPr>
        <w:t>milk</w:t>
      </w:r>
      <w:r w:rsidRPr="008E7D3D">
        <w:rPr>
          <w:rFonts w:ascii="Times New Roman" w:eastAsia="Arial" w:hAnsi="Times New Roman" w:cs="Times New Roman"/>
          <w:sz w:val="24"/>
          <w:szCs w:val="24"/>
        </w:rPr>
        <w:t xml:space="preserve"> phases (</w:t>
      </w:r>
      <w:r w:rsidRPr="00E208C2">
        <w:rPr>
          <w:rFonts w:ascii="Times New Roman" w:eastAsia="Arial" w:hAnsi="Times New Roman" w:cs="Times New Roman"/>
          <w:i/>
          <w:sz w:val="24"/>
          <w:szCs w:val="24"/>
        </w:rPr>
        <w:t>P</w:t>
      </w:r>
      <w:r w:rsidRPr="00E208C2">
        <w:rPr>
          <w:rFonts w:ascii="Times New Roman" w:eastAsia="Arial" w:hAnsi="Times New Roman" w:cs="Times New Roman"/>
          <w:sz w:val="24"/>
          <w:szCs w:val="24"/>
          <w:vertAlign w:val="subscript"/>
        </w:rPr>
        <w:t>adj.</w:t>
      </w:r>
      <w:r w:rsidRPr="00303CBE">
        <w:rPr>
          <w:rFonts w:ascii="Times New Roman" w:hAnsi="Times New Roman" w:cs="Times New Roman"/>
          <w:sz w:val="24"/>
          <w:szCs w:val="24"/>
        </w:rPr>
        <w:t>≤</w:t>
      </w:r>
      <w:r w:rsidRPr="008E7D3D">
        <w:rPr>
          <w:rFonts w:ascii="Times New Roman" w:eastAsia="Arial" w:hAnsi="Times New Roman" w:cs="Times New Roman"/>
          <w:sz w:val="24"/>
          <w:szCs w:val="24"/>
        </w:rPr>
        <w:t>0.05) to assess time-course changes: Run in compared to wash-out 1. Statistic = value of the Wald test statistic.</w:t>
      </w:r>
    </w:p>
    <w:p w14:paraId="56E79229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0CDF1088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6489D884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1744391D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F4FDC5C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5C5928F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7944953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7ECDB2AA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344C28D5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68C73DA1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3E9449EA" w14:textId="77777777" w:rsidR="00E4293C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59E47C95" w14:textId="77777777" w:rsidR="00C747D0" w:rsidRDefault="00C747D0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2D8C5385" w14:textId="77777777" w:rsidR="00C747D0" w:rsidRDefault="00C747D0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7B6CE4AA" w14:textId="77777777" w:rsidR="00C747D0" w:rsidRPr="008E7D3D" w:rsidRDefault="00C747D0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1B8D3550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tbl>
      <w:tblPr>
        <w:tblW w:w="8054" w:type="dxa"/>
        <w:jc w:val="center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713"/>
        <w:gridCol w:w="1068"/>
        <w:gridCol w:w="1675"/>
        <w:gridCol w:w="1043"/>
        <w:gridCol w:w="1555"/>
      </w:tblGrid>
      <w:tr w:rsidR="00E4293C" w:rsidRPr="008E7D3D" w14:paraId="17E71845" w14:textId="77777777" w:rsidTr="00133826">
        <w:trPr>
          <w:trHeight w:val="437"/>
          <w:jc w:val="center"/>
        </w:trPr>
        <w:tc>
          <w:tcPr>
            <w:tcW w:w="271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342F2BD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lastRenderedPageBreak/>
              <w:t>OTU</w:t>
            </w:r>
            <w:r>
              <w:rPr>
                <w:rStyle w:val="FootnoteReference"/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footnoteReference w:id="10"/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(Assigned species)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277</w:t>
            </w:r>
          </w:p>
        </w:tc>
        <w:tc>
          <w:tcPr>
            <w:tcW w:w="1068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0A670ABD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Base mean</w:t>
            </w:r>
          </w:p>
        </w:tc>
        <w:tc>
          <w:tcPr>
            <w:tcW w:w="167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2E13B27A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043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44B2C68A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155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14:paraId="19777C45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Adjusted </w:t>
            </w:r>
            <w:r w:rsidRPr="00E4293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4CC96F5F" w14:textId="77777777" w:rsidTr="00133826">
        <w:trPr>
          <w:trHeight w:val="341"/>
          <w:jc w:val="center"/>
        </w:trPr>
        <w:tc>
          <w:tcPr>
            <w:tcW w:w="2713" w:type="dxa"/>
            <w:tcBorders>
              <w:left w:val="nil"/>
              <w:right w:val="nil"/>
            </w:tcBorders>
            <w:shd w:val="clear" w:color="auto" w:fill="auto"/>
          </w:tcPr>
          <w:p w14:paraId="179AC132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UT_125 (unassigned)</w:t>
            </w:r>
          </w:p>
        </w:tc>
        <w:tc>
          <w:tcPr>
            <w:tcW w:w="1068" w:type="dxa"/>
            <w:tcBorders>
              <w:left w:val="nil"/>
              <w:right w:val="nil"/>
            </w:tcBorders>
            <w:shd w:val="clear" w:color="auto" w:fill="auto"/>
          </w:tcPr>
          <w:p w14:paraId="26F2627F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59.0</w:t>
            </w:r>
          </w:p>
        </w:tc>
        <w:tc>
          <w:tcPr>
            <w:tcW w:w="1675" w:type="dxa"/>
            <w:tcBorders>
              <w:left w:val="nil"/>
              <w:right w:val="nil"/>
            </w:tcBorders>
            <w:shd w:val="clear" w:color="auto" w:fill="auto"/>
          </w:tcPr>
          <w:p w14:paraId="3BB978FB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1043" w:type="dxa"/>
            <w:tcBorders>
              <w:left w:val="nil"/>
              <w:right w:val="nil"/>
            </w:tcBorders>
            <w:shd w:val="clear" w:color="auto" w:fill="auto"/>
          </w:tcPr>
          <w:p w14:paraId="5562FCAA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1555" w:type="dxa"/>
            <w:tcBorders>
              <w:left w:val="nil"/>
              <w:right w:val="nil"/>
            </w:tcBorders>
            <w:shd w:val="clear" w:color="auto" w:fill="auto"/>
          </w:tcPr>
          <w:p w14:paraId="5183EA89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  <w:tr w:rsidR="00E4293C" w:rsidRPr="008E7D3D" w14:paraId="58325ABB" w14:textId="77777777" w:rsidTr="00133826">
        <w:trPr>
          <w:trHeight w:val="336"/>
          <w:jc w:val="center"/>
        </w:trPr>
        <w:tc>
          <w:tcPr>
            <w:tcW w:w="2713" w:type="dxa"/>
            <w:tcBorders>
              <w:bottom w:val="single" w:sz="4" w:space="0" w:color="auto"/>
            </w:tcBorders>
            <w:shd w:val="clear" w:color="auto" w:fill="auto"/>
          </w:tcPr>
          <w:p w14:paraId="66C2750A" w14:textId="77777777" w:rsidR="00E4293C" w:rsidRPr="008E7D3D" w:rsidRDefault="00E4293C" w:rsidP="00133826">
            <w:pPr>
              <w:spacing w:after="0" w:line="240" w:lineRule="auto"/>
              <w:ind w:right="55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OTU_67 (unassigned)</w:t>
            </w:r>
          </w:p>
        </w:tc>
        <w:tc>
          <w:tcPr>
            <w:tcW w:w="1068" w:type="dxa"/>
            <w:tcBorders>
              <w:bottom w:val="single" w:sz="4" w:space="0" w:color="auto"/>
            </w:tcBorders>
            <w:shd w:val="clear" w:color="auto" w:fill="auto"/>
          </w:tcPr>
          <w:p w14:paraId="4D10DF31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609.7</w:t>
            </w:r>
          </w:p>
        </w:tc>
        <w:tc>
          <w:tcPr>
            <w:tcW w:w="1675" w:type="dxa"/>
            <w:tcBorders>
              <w:bottom w:val="single" w:sz="4" w:space="0" w:color="auto"/>
            </w:tcBorders>
            <w:shd w:val="clear" w:color="auto" w:fill="auto"/>
          </w:tcPr>
          <w:p w14:paraId="1B4F3D7C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1.9</w:t>
            </w:r>
          </w:p>
        </w:tc>
        <w:tc>
          <w:tcPr>
            <w:tcW w:w="1043" w:type="dxa"/>
            <w:tcBorders>
              <w:bottom w:val="single" w:sz="4" w:space="0" w:color="auto"/>
            </w:tcBorders>
            <w:shd w:val="clear" w:color="auto" w:fill="auto"/>
          </w:tcPr>
          <w:p w14:paraId="49F679FD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6</w:t>
            </w:r>
          </w:p>
        </w:tc>
        <w:tc>
          <w:tcPr>
            <w:tcW w:w="1555" w:type="dxa"/>
            <w:tcBorders>
              <w:bottom w:val="single" w:sz="4" w:space="0" w:color="auto"/>
            </w:tcBorders>
            <w:shd w:val="clear" w:color="auto" w:fill="auto"/>
          </w:tcPr>
          <w:p w14:paraId="0FB2C4BE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5</w:t>
            </w:r>
          </w:p>
        </w:tc>
      </w:tr>
      <w:tr w:rsidR="00E4293C" w:rsidRPr="008E7D3D" w14:paraId="546E6898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ECF8A2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Species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89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AF2F7CC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1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18FE7C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E7CFC9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1B2BDC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4293C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37B96A45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AF689C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Bacteroides</w:t>
            </w:r>
            <w:proofErr w:type="spellEnd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 xml:space="preserve"> </w:t>
            </w: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eggerthii</w:t>
            </w:r>
            <w:proofErr w:type="spellEnd"/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4CF6E6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85.1</w:t>
            </w:r>
          </w:p>
        </w:tc>
        <w:tc>
          <w:tcPr>
            <w:tcW w:w="16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A8A14E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2.3</w:t>
            </w: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411FAD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6910E0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4</w:t>
            </w:r>
          </w:p>
        </w:tc>
      </w:tr>
      <w:tr w:rsidR="00E4293C" w:rsidRPr="008E7D3D" w14:paraId="6BE72485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2EAD8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Genus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105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CC34944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DE84E8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59D6B89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3332389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4293C" w:rsidRPr="008E7D3D" w14:paraId="0AF35F69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70F5C9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No significant taxa</w:t>
            </w:r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91D00D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E746C2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092579E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382BC1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4293C" w:rsidRPr="008E7D3D" w14:paraId="4E6298A5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59FFFE2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Family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34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28588B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D9A55C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CA9A499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31C43D1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4293C" w:rsidRPr="008E7D3D" w14:paraId="61303AA3" w14:textId="77777777" w:rsidTr="00133826">
        <w:trPr>
          <w:trHeight w:val="336"/>
          <w:jc w:val="center"/>
        </w:trPr>
        <w:tc>
          <w:tcPr>
            <w:tcW w:w="27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86C51D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No significant taxa</w:t>
            </w:r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44B4D7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DA64A4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539475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734525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4293C" w:rsidRPr="008E7D3D" w14:paraId="1EAC51DD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4660C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Order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22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0FB5DE7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4E35D2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1737707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5AA3B28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4293C" w:rsidRPr="008E7D3D" w14:paraId="04BD890F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CD4727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No significant taxa</w:t>
            </w:r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2F8208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9C1EBD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53E41F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633A3A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4293C" w:rsidRPr="008E7D3D" w14:paraId="7A66C211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3FAA96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Class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 xml:space="preserve"> 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19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38027CB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834E6A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643723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DA41281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4293C" w:rsidRPr="008E7D3D" w14:paraId="77C0D047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2FF2E5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Cs/>
                <w:sz w:val="24"/>
                <w:szCs w:val="24"/>
              </w:rPr>
              <w:t>No significant taxa</w:t>
            </w:r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862A9B" w14:textId="77777777" w:rsidR="00E4293C" w:rsidRPr="008E7D3D" w:rsidRDefault="00E4293C" w:rsidP="00133826">
            <w:pPr>
              <w:spacing w:after="0" w:line="240" w:lineRule="auto"/>
              <w:ind w:right="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1D8055" w14:textId="77777777" w:rsidR="00E4293C" w:rsidRPr="008E7D3D" w:rsidRDefault="00E4293C" w:rsidP="00133826">
            <w:pPr>
              <w:spacing w:after="0" w:line="240" w:lineRule="auto"/>
              <w:ind w:left="4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D118D0" w14:textId="77777777" w:rsidR="00E4293C" w:rsidRPr="008E7D3D" w:rsidRDefault="00E4293C" w:rsidP="00133826">
            <w:pPr>
              <w:spacing w:after="0" w:line="240" w:lineRule="auto"/>
              <w:ind w:righ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B1DEE5" w14:textId="77777777" w:rsidR="00E4293C" w:rsidRPr="008E7D3D" w:rsidRDefault="00E4293C" w:rsidP="00133826">
            <w:pPr>
              <w:spacing w:after="0" w:line="240" w:lineRule="auto"/>
              <w:ind w:left="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4293C" w:rsidRPr="008E7D3D" w14:paraId="31D6707C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B0332DF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 xml:space="preserve">Phylum </w:t>
            </w:r>
            <w:r w:rsidRPr="007B1B1C">
              <w:rPr>
                <w:rFonts w:ascii="Times New Roman" w:eastAsia="Arial" w:hAnsi="Times New Roman" w:cs="Times New Roman"/>
                <w:b/>
                <w:bCs/>
                <w:i/>
                <w:sz w:val="24"/>
                <w:szCs w:val="24"/>
              </w:rPr>
              <w:t>n</w:t>
            </w:r>
            <w:r w:rsidRPr="008E7D3D"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= 9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4C37141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Base mean</w:t>
            </w:r>
          </w:p>
        </w:tc>
        <w:tc>
          <w:tcPr>
            <w:tcW w:w="16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8DC6EBA" w14:textId="77777777" w:rsidR="00E4293C" w:rsidRPr="008E7D3D" w:rsidRDefault="00C747D0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Arial" w:hAnsi="Times New Roman" w:cs="Times New Roman"/>
                <w:b/>
                <w:bCs/>
                <w:sz w:val="24"/>
                <w:szCs w:val="24"/>
              </w:rPr>
              <w:t>FC</w:t>
            </w: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90C48B" w14:textId="77777777" w:rsidR="00E4293C" w:rsidRPr="008E7D3D" w:rsidRDefault="00E4293C" w:rsidP="0013382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>Statistic</w:t>
            </w:r>
          </w:p>
        </w:tc>
        <w:tc>
          <w:tcPr>
            <w:tcW w:w="15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BD0BC59" w14:textId="77777777" w:rsidR="00E4293C" w:rsidRPr="008E7D3D" w:rsidRDefault="00E4293C" w:rsidP="00133826">
            <w:pPr>
              <w:spacing w:after="0" w:line="240" w:lineRule="auto"/>
              <w:ind w:left="5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b/>
                <w:sz w:val="24"/>
                <w:szCs w:val="24"/>
              </w:rPr>
              <w:t xml:space="preserve">Adjusted </w:t>
            </w:r>
            <w:r w:rsidRPr="00E4293C">
              <w:rPr>
                <w:rFonts w:ascii="Times New Roman" w:eastAsia="Arial" w:hAnsi="Times New Roman" w:cs="Times New Roman"/>
                <w:b/>
                <w:i/>
                <w:sz w:val="24"/>
                <w:szCs w:val="24"/>
              </w:rPr>
              <w:t xml:space="preserve">P </w:t>
            </w:r>
          </w:p>
        </w:tc>
      </w:tr>
      <w:tr w:rsidR="00E4293C" w:rsidRPr="008E7D3D" w14:paraId="60DFD072" w14:textId="77777777" w:rsidTr="00133826">
        <w:trPr>
          <w:trHeight w:val="341"/>
          <w:jc w:val="center"/>
        </w:trPr>
        <w:tc>
          <w:tcPr>
            <w:tcW w:w="2713" w:type="dxa"/>
            <w:tcBorders>
              <w:top w:val="single" w:sz="4" w:space="0" w:color="auto"/>
            </w:tcBorders>
            <w:shd w:val="clear" w:color="auto" w:fill="auto"/>
          </w:tcPr>
          <w:p w14:paraId="0AA609D6" w14:textId="77777777" w:rsidR="00E4293C" w:rsidRPr="008E7D3D" w:rsidRDefault="00E4293C" w:rsidP="00133826">
            <w:pPr>
              <w:spacing w:after="0" w:line="240" w:lineRule="auto"/>
              <w:ind w:right="5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E7D3D">
              <w:rPr>
                <w:rFonts w:ascii="Times New Roman" w:eastAsia="Arial" w:hAnsi="Times New Roman" w:cs="Times New Roman"/>
                <w:bCs/>
                <w:i/>
                <w:sz w:val="24"/>
                <w:szCs w:val="24"/>
              </w:rPr>
              <w:t>Synergistetes</w:t>
            </w:r>
            <w:proofErr w:type="spellEnd"/>
          </w:p>
        </w:tc>
        <w:tc>
          <w:tcPr>
            <w:tcW w:w="1068" w:type="dxa"/>
            <w:tcBorders>
              <w:top w:val="single" w:sz="4" w:space="0" w:color="auto"/>
            </w:tcBorders>
            <w:shd w:val="clear" w:color="auto" w:fill="auto"/>
          </w:tcPr>
          <w:p w14:paraId="1ED4007B" w14:textId="77777777" w:rsidR="00E4293C" w:rsidRPr="008E7D3D" w:rsidRDefault="00E4293C" w:rsidP="00133826">
            <w:pPr>
              <w:spacing w:after="0" w:line="240" w:lineRule="auto"/>
              <w:ind w:right="52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18.0</w:t>
            </w:r>
          </w:p>
        </w:tc>
        <w:tc>
          <w:tcPr>
            <w:tcW w:w="1675" w:type="dxa"/>
            <w:tcBorders>
              <w:top w:val="single" w:sz="4" w:space="0" w:color="auto"/>
            </w:tcBorders>
            <w:shd w:val="clear" w:color="auto" w:fill="auto"/>
          </w:tcPr>
          <w:p w14:paraId="462328D4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1043" w:type="dxa"/>
            <w:tcBorders>
              <w:top w:val="single" w:sz="4" w:space="0" w:color="auto"/>
            </w:tcBorders>
            <w:shd w:val="clear" w:color="auto" w:fill="auto"/>
          </w:tcPr>
          <w:p w14:paraId="4DE2250E" w14:textId="77777777" w:rsidR="00E4293C" w:rsidRPr="008E7D3D" w:rsidRDefault="00E4293C" w:rsidP="00133826">
            <w:pPr>
              <w:spacing w:after="0" w:line="240" w:lineRule="auto"/>
              <w:ind w:right="5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1555" w:type="dxa"/>
            <w:tcBorders>
              <w:top w:val="single" w:sz="4" w:space="0" w:color="auto"/>
            </w:tcBorders>
            <w:shd w:val="clear" w:color="auto" w:fill="auto"/>
          </w:tcPr>
          <w:p w14:paraId="77B47455" w14:textId="77777777" w:rsidR="00E4293C" w:rsidRPr="008E7D3D" w:rsidRDefault="00E4293C" w:rsidP="00133826">
            <w:pPr>
              <w:spacing w:after="0" w:line="240" w:lineRule="auto"/>
              <w:ind w:right="4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E7D3D">
              <w:rPr>
                <w:rFonts w:ascii="Times New Roman" w:eastAsia="Arial" w:hAnsi="Times New Roman" w:cs="Times New Roman"/>
                <w:sz w:val="24"/>
                <w:szCs w:val="24"/>
              </w:rPr>
              <w:t>0.01</w:t>
            </w:r>
          </w:p>
        </w:tc>
      </w:tr>
    </w:tbl>
    <w:p w14:paraId="054C9117" w14:textId="77777777" w:rsidR="00E4293C" w:rsidRPr="008E7D3D" w:rsidRDefault="00E4293C" w:rsidP="00E4293C">
      <w:pPr>
        <w:spacing w:after="0" w:line="360" w:lineRule="auto"/>
        <w:rPr>
          <w:rFonts w:ascii="Times New Roman" w:eastAsia="Arial" w:hAnsi="Times New Roman" w:cs="Times New Roman"/>
          <w:b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</w:rPr>
        <w:t xml:space="preserve">Supplementary </w:t>
      </w:r>
      <w:r w:rsidRPr="003F5C50">
        <w:rPr>
          <w:rFonts w:ascii="Times New Roman" w:eastAsia="Arial" w:hAnsi="Times New Roman" w:cs="Times New Roman"/>
          <w:b/>
          <w:sz w:val="24"/>
          <w:szCs w:val="24"/>
        </w:rPr>
        <w:t xml:space="preserve">Table S11. </w:t>
      </w:r>
      <w:r w:rsidRPr="003F5C50">
        <w:rPr>
          <w:rFonts w:ascii="Times New Roman" w:eastAsia="Arial" w:hAnsi="Times New Roman" w:cs="Times New Roman"/>
          <w:sz w:val="24"/>
          <w:szCs w:val="24"/>
        </w:rPr>
        <w:t>Bacterial groups differentially present between baseline milk phases (</w:t>
      </w:r>
      <w:r w:rsidRPr="003F5C50">
        <w:rPr>
          <w:rFonts w:ascii="Times New Roman" w:eastAsia="Arial" w:hAnsi="Times New Roman" w:cs="Times New Roman"/>
          <w:i/>
          <w:sz w:val="24"/>
          <w:szCs w:val="24"/>
        </w:rPr>
        <w:t>P</w:t>
      </w:r>
      <w:r w:rsidRPr="003F5C50">
        <w:rPr>
          <w:rFonts w:ascii="Times New Roman" w:eastAsia="Arial" w:hAnsi="Times New Roman" w:cs="Times New Roman"/>
          <w:sz w:val="24"/>
          <w:szCs w:val="24"/>
          <w:vertAlign w:val="subscript"/>
        </w:rPr>
        <w:t>adj</w:t>
      </w:r>
      <w:r w:rsidRPr="003F5C50">
        <w:rPr>
          <w:rFonts w:ascii="Times New Roman" w:eastAsia="Arial" w:hAnsi="Times New Roman" w:cs="Times New Roman"/>
          <w:sz w:val="24"/>
          <w:szCs w:val="24"/>
        </w:rPr>
        <w:t>.</w:t>
      </w:r>
      <w:r w:rsidRPr="003F5C50">
        <w:rPr>
          <w:rFonts w:ascii="Times New Roman" w:hAnsi="Times New Roman" w:cs="Times New Roman"/>
          <w:sz w:val="24"/>
          <w:szCs w:val="24"/>
        </w:rPr>
        <w:t>≤</w:t>
      </w:r>
      <w:r w:rsidRPr="003F5C50">
        <w:rPr>
          <w:rFonts w:ascii="Times New Roman" w:eastAsia="Arial" w:hAnsi="Times New Roman" w:cs="Times New Roman"/>
          <w:sz w:val="24"/>
          <w:szCs w:val="24"/>
        </w:rPr>
        <w:t>0.05) to ass</w:t>
      </w:r>
      <w:r w:rsidRPr="008E7D3D">
        <w:rPr>
          <w:rFonts w:ascii="Times New Roman" w:eastAsia="Arial" w:hAnsi="Times New Roman" w:cs="Times New Roman"/>
          <w:sz w:val="24"/>
          <w:szCs w:val="24"/>
        </w:rPr>
        <w:t>ess time-course changes:  Run in compared to wash out 2. Statistic = value of the Wald test statistic.</w:t>
      </w:r>
    </w:p>
    <w:p w14:paraId="6566D381" w14:textId="77777777" w:rsidR="00E4293C" w:rsidRPr="008E7D3D" w:rsidRDefault="00E4293C" w:rsidP="00E4293C">
      <w:pPr>
        <w:spacing w:after="0"/>
        <w:rPr>
          <w:rFonts w:ascii="Times New Roman" w:eastAsia="Arial" w:hAnsi="Times New Roman" w:cs="Times New Roman"/>
          <w:sz w:val="24"/>
          <w:szCs w:val="24"/>
        </w:rPr>
      </w:pPr>
    </w:p>
    <w:p w14:paraId="34CCE5E3" w14:textId="77777777" w:rsidR="00E4293C" w:rsidRPr="008E7D3D" w:rsidRDefault="00E4293C" w:rsidP="00E4293C">
      <w:pPr>
        <w:rPr>
          <w:rFonts w:ascii="Times New Roman" w:hAnsi="Times New Roman" w:cs="Times New Roman"/>
        </w:rPr>
        <w:sectPr w:rsidR="00E4293C" w:rsidRPr="008E7D3D" w:rsidSect="00133826">
          <w:pgSz w:w="12240" w:h="15840"/>
          <w:pgMar w:top="1440" w:right="1440" w:bottom="1276" w:left="1440" w:header="720" w:footer="720" w:gutter="0"/>
          <w:cols w:space="720"/>
          <w:docGrid w:linePitch="360"/>
        </w:sectPr>
      </w:pPr>
    </w:p>
    <w:p w14:paraId="339C1021" w14:textId="77777777" w:rsidR="00E4293C" w:rsidRDefault="00E4293C" w:rsidP="004A7D39">
      <w:pPr>
        <w:jc w:val="both"/>
        <w:outlineLvl w:val="0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Online Supporting Material</w:t>
      </w:r>
      <w:r w:rsidRPr="008E7D3D">
        <w:rPr>
          <w:rFonts w:ascii="Times New Roman" w:hAnsi="Times New Roman" w:cs="Times New Roman"/>
          <w:b/>
          <w:sz w:val="24"/>
          <w:szCs w:val="24"/>
          <w:u w:val="single"/>
        </w:rPr>
        <w:t>- F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igures</w:t>
      </w:r>
    </w:p>
    <w:p w14:paraId="6B5960D8" w14:textId="77777777" w:rsidR="000A2A21" w:rsidRDefault="000A2A21" w:rsidP="00E4293C">
      <w:pPr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5EE52472" w14:textId="77777777" w:rsidR="000A2A21" w:rsidRDefault="000A2A21" w:rsidP="00E4293C">
      <w:pPr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17B40B7F" w14:textId="77777777" w:rsidR="000A2A21" w:rsidRDefault="000A2A21" w:rsidP="00E4293C">
      <w:pPr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129D80E" w14:textId="77777777" w:rsidR="000A2A21" w:rsidRDefault="000A2A21" w:rsidP="00E4293C">
      <w:pPr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6159884C" w14:textId="77777777" w:rsidR="000A2A21" w:rsidRDefault="000A2A21" w:rsidP="000A2A21">
      <w:pPr>
        <w:ind w:left="567" w:right="571"/>
        <w:rPr>
          <w:rFonts w:ascii="Times New Roman" w:hAnsi="Times New Roman" w:cs="Times New Roman"/>
          <w:b/>
        </w:rPr>
      </w:pPr>
      <w:r>
        <w:rPr>
          <w:noProof/>
        </w:rPr>
        <w:drawing>
          <wp:inline distT="0" distB="0" distL="0" distR="0" wp14:anchorId="104E74AE" wp14:editId="2CDEF5DA">
            <wp:extent cx="5186247" cy="3343892"/>
            <wp:effectExtent l="0" t="0" r="0" b="9525"/>
            <wp:docPr id="1" name="Graphique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42CEBDA6" w14:textId="217635F7" w:rsidR="000A2A21" w:rsidRPr="00AF38F7" w:rsidRDefault="000A2A21" w:rsidP="00CD20CE">
      <w:pPr>
        <w:spacing w:line="360" w:lineRule="auto"/>
        <w:ind w:right="50"/>
        <w:rPr>
          <w:rFonts w:ascii="Times New Roman" w:hAnsi="Times New Roman" w:cs="Times New Roman"/>
          <w:b/>
          <w:sz w:val="24"/>
          <w:szCs w:val="24"/>
        </w:rPr>
        <w:sectPr w:rsidR="000A2A21" w:rsidRPr="00AF38F7" w:rsidSect="00133826">
          <w:headerReference w:type="default" r:id="rId10"/>
          <w:pgSz w:w="12240" w:h="15840"/>
          <w:pgMar w:top="1417" w:right="1417" w:bottom="1417" w:left="1417" w:header="720" w:footer="720" w:gutter="0"/>
          <w:cols w:space="720"/>
          <w:docGrid w:linePitch="360"/>
        </w:sectPr>
      </w:pPr>
      <w:r w:rsidRPr="004A1EA1">
        <w:rPr>
          <w:rFonts w:ascii="Times New Roman" w:eastAsia="Arial" w:hAnsi="Times New Roman" w:cs="Times New Roman"/>
          <w:b/>
          <w:sz w:val="24"/>
          <w:szCs w:val="24"/>
        </w:rPr>
        <w:t xml:space="preserve">Supplementary Fig S1. </w:t>
      </w:r>
      <w:r w:rsidRPr="004A1EA1">
        <w:rPr>
          <w:rFonts w:ascii="Times New Roman" w:hAnsi="Times New Roman" w:cs="Times New Roman"/>
          <w:b/>
          <w:sz w:val="24"/>
          <w:szCs w:val="24"/>
        </w:rPr>
        <w:t xml:space="preserve">Stability of the three bacteria present in the probiotic </w:t>
      </w:r>
      <w:r w:rsidR="004A7D39" w:rsidRPr="004A1EA1">
        <w:rPr>
          <w:rFonts w:ascii="Times New Roman" w:hAnsi="Times New Roman" w:cs="Times New Roman"/>
          <w:b/>
          <w:sz w:val="24"/>
          <w:szCs w:val="24"/>
        </w:rPr>
        <w:t>yogurt</w:t>
      </w:r>
      <w:r w:rsidRPr="004A1EA1">
        <w:rPr>
          <w:rFonts w:ascii="Times New Roman" w:hAnsi="Times New Roman" w:cs="Times New Roman"/>
          <w:b/>
          <w:sz w:val="24"/>
          <w:szCs w:val="24"/>
        </w:rPr>
        <w:t xml:space="preserve"> on days 1, 7 and 14 following probiotic </w:t>
      </w:r>
      <w:r w:rsidR="004A7D39" w:rsidRPr="004A1EA1">
        <w:rPr>
          <w:rFonts w:ascii="Times New Roman" w:hAnsi="Times New Roman" w:cs="Times New Roman"/>
          <w:b/>
          <w:sz w:val="24"/>
          <w:szCs w:val="24"/>
        </w:rPr>
        <w:t>yogurt</w:t>
      </w:r>
      <w:r w:rsidRPr="004A1EA1">
        <w:rPr>
          <w:rFonts w:ascii="Times New Roman" w:hAnsi="Times New Roman" w:cs="Times New Roman"/>
          <w:b/>
          <w:sz w:val="24"/>
          <w:szCs w:val="24"/>
        </w:rPr>
        <w:t xml:space="preserve"> production. </w:t>
      </w:r>
      <w:r w:rsidR="00C94365" w:rsidRPr="004A1EA1">
        <w:rPr>
          <w:rFonts w:ascii="Times New Roman" w:hAnsi="Times New Roman" w:cs="Times New Roman"/>
          <w:sz w:val="24"/>
          <w:szCs w:val="24"/>
        </w:rPr>
        <w:t>Analyses completed for products sampled at day 1 post-production (dark grey), day 2 post-production (medium grey)</w:t>
      </w:r>
      <w:r w:rsidR="00E60F7D" w:rsidRPr="004A1EA1">
        <w:rPr>
          <w:rFonts w:ascii="Times New Roman" w:hAnsi="Times New Roman" w:cs="Times New Roman"/>
          <w:sz w:val="24"/>
          <w:szCs w:val="24"/>
        </w:rPr>
        <w:t xml:space="preserve"> and day 14 post-</w:t>
      </w:r>
      <w:r w:rsidR="00C94365" w:rsidRPr="004A1EA1">
        <w:rPr>
          <w:rFonts w:ascii="Times New Roman" w:hAnsi="Times New Roman" w:cs="Times New Roman"/>
          <w:sz w:val="24"/>
          <w:szCs w:val="24"/>
        </w:rPr>
        <w:t xml:space="preserve">production (light grey). </w:t>
      </w:r>
      <w:r w:rsidRPr="004A1EA1">
        <w:rPr>
          <w:rFonts w:ascii="Times New Roman" w:hAnsi="Times New Roman" w:cs="Times New Roman"/>
          <w:sz w:val="24"/>
          <w:szCs w:val="24"/>
        </w:rPr>
        <w:t>Participants received the products on between days 4 and 15 following production.</w:t>
      </w:r>
    </w:p>
    <w:p w14:paraId="05239397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40E1B3EA" w14:textId="1354133F" w:rsidR="00E4293C" w:rsidRPr="00CE72CF" w:rsidRDefault="00597FC0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3AF04D" wp14:editId="19D4C9F2">
                <wp:simplePos x="0" y="0"/>
                <wp:positionH relativeFrom="column">
                  <wp:posOffset>1816100</wp:posOffset>
                </wp:positionH>
                <wp:positionV relativeFrom="paragraph">
                  <wp:posOffset>110490</wp:posOffset>
                </wp:positionV>
                <wp:extent cx="2096135" cy="397510"/>
                <wp:effectExtent l="0" t="0" r="37465" b="34290"/>
                <wp:wrapNone/>
                <wp:docPr id="68" name="Rectangle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096135" cy="3975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3E8EBF" w14:textId="77777777" w:rsidR="004A7D39" w:rsidRPr="003700AF" w:rsidRDefault="004A7D39" w:rsidP="00E4293C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Assessed for eligibility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= </w:t>
                            </w:r>
                            <w:proofErr w:type="gramStart"/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393 )</w:t>
                            </w:r>
                            <w:proofErr w:type="gramEnd"/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D3AF04D" id="Rectangle 56" o:spid="_x0000_s1026" style="position:absolute;left:0;text-align:left;margin-left:143pt;margin-top:8.7pt;width:165.05pt;height:31.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">
                <v:textbox inset=",7.2pt,,7.2pt">
                  <w:txbxContent>
                    <w:p w14:paraId="033E8EBF" w14:textId="77777777" w:rsidR="004A7D39" w:rsidRPr="003700AF" w:rsidRDefault="004A7D39" w:rsidP="00E4293C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Assessed for eligibility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= </w:t>
                      </w:r>
                      <w:proofErr w:type="gramStart"/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393 )</w:t>
                      </w:r>
                      <w:proofErr w:type="gramEnd"/>
                    </w:p>
                  </w:txbxContent>
                </v:textbox>
              </v:rect>
            </w:pict>
          </mc:Fallback>
        </mc:AlternateContent>
      </w:r>
    </w:p>
    <w:p w14:paraId="2DBFEA5B" w14:textId="7BE380DF" w:rsidR="00E4293C" w:rsidRPr="00CE72CF" w:rsidRDefault="00597FC0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293" distR="114293" simplePos="0" relativeHeight="251661312" behindDoc="0" locked="0" layoutInCell="1" allowOverlap="1" wp14:anchorId="5921A904" wp14:editId="0160DBF9">
                <wp:simplePos x="0" y="0"/>
                <wp:positionH relativeFrom="column">
                  <wp:posOffset>2863849</wp:posOffset>
                </wp:positionH>
                <wp:positionV relativeFrom="paragraph">
                  <wp:posOffset>215900</wp:posOffset>
                </wp:positionV>
                <wp:extent cx="0" cy="2159000"/>
                <wp:effectExtent l="50800" t="0" r="76200" b="76200"/>
                <wp:wrapNone/>
                <wp:docPr id="67" name="AutoShape 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1590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 65" o:spid="_x0000_s1026" type="#_x0000_t32" style="position:absolute;margin-left:225.5pt;margin-top:17pt;width:0;height:170pt;z-index:251661312;visibility:visible;mso-wrap-style:square;mso-width-percent:0;mso-height-percent:0;mso-wrap-distance-left:114293emu;mso-wrap-distance-top:0;mso-wrap-distance-right:114293emu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">
                <v:stroke endarrow="block"/>
              </v:shape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B5DDFC8" wp14:editId="1797FCDE">
                <wp:simplePos x="0" y="0"/>
                <wp:positionH relativeFrom="column">
                  <wp:posOffset>3533775</wp:posOffset>
                </wp:positionH>
                <wp:positionV relativeFrom="paragraph">
                  <wp:posOffset>272415</wp:posOffset>
                </wp:positionV>
                <wp:extent cx="2381250" cy="1503680"/>
                <wp:effectExtent l="0" t="0" r="31750" b="20320"/>
                <wp:wrapNone/>
                <wp:docPr id="70" name="Rectangle 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381250" cy="1503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DA88C6" w14:textId="77777777" w:rsidR="004A7D39" w:rsidRPr="003700AF" w:rsidRDefault="004A7D39" w:rsidP="00E4293C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Excluded 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379)</w:t>
                            </w:r>
                          </w:p>
                          <w:p w14:paraId="48BDDC9C" w14:textId="77777777" w:rsidR="004A7D39" w:rsidRPr="003700AF" w:rsidRDefault="004A7D39" w:rsidP="00E4293C">
                            <w:pPr>
                              <w:spacing w:after="0"/>
                              <w:ind w:left="360" w:hanging="36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3700AF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3700AF"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Not meeting inclusion criteria </w:t>
                            </w:r>
                          </w:p>
                          <w:p w14:paraId="36C52DDB" w14:textId="77777777" w:rsidR="004A7D39" w:rsidRPr="003700AF" w:rsidRDefault="004A7D39" w:rsidP="00E4293C">
                            <w:pPr>
                              <w:spacing w:after="0"/>
                              <w:ind w:left="36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185)</w:t>
                            </w:r>
                          </w:p>
                          <w:p w14:paraId="457CF496" w14:textId="77777777" w:rsidR="004A7D39" w:rsidRPr="003700AF" w:rsidRDefault="004A7D39" w:rsidP="00E4293C">
                            <w:pPr>
                              <w:spacing w:after="0"/>
                              <w:ind w:left="360" w:hanging="36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3700AF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3700AF"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Declined to participate/no further contact after study protocol provided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192)</w:t>
                            </w:r>
                          </w:p>
                          <w:p w14:paraId="65C00A03" w14:textId="77777777" w:rsidR="004A7D39" w:rsidRPr="003700AF" w:rsidRDefault="004A7D39" w:rsidP="00E4293C">
                            <w:pPr>
                              <w:spacing w:after="0"/>
                              <w:ind w:left="360" w:hanging="360"/>
                              <w:rPr>
                                <w:rFonts w:ascii="Times New Roman" w:hAnsi="Times New Roman" w:cs="Times New Roman"/>
                              </w:rPr>
                            </w:pPr>
                            <w:proofErr w:type="gramStart"/>
                            <w:r w:rsidRPr="003700AF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3700AF">
                              <w:t xml:space="preserve">  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Other</w:t>
                            </w:r>
                            <w:proofErr w:type="gramEnd"/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reasons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2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B5DDFC8" id="Rectangle 55" o:spid="_x0000_s1027" style="position:absolute;left:0;text-align:left;margin-left:278.25pt;margin-top:21.45pt;width:187.5pt;height:118.4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">
                <v:textbox inset=",7.2pt,,7.2pt">
                  <w:txbxContent>
                    <w:p w14:paraId="46DA88C6" w14:textId="77777777" w:rsidR="004A7D39" w:rsidRPr="003700AF" w:rsidRDefault="004A7D39" w:rsidP="00E4293C">
                      <w:pPr>
                        <w:spacing w:after="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Excluded 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 379)</w:t>
                      </w:r>
                    </w:p>
                    <w:p w14:paraId="48BDDC9C" w14:textId="77777777" w:rsidR="004A7D39" w:rsidRPr="003700AF" w:rsidRDefault="004A7D39" w:rsidP="00E4293C">
                      <w:pPr>
                        <w:spacing w:after="0"/>
                        <w:ind w:left="360" w:hanging="36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3700AF">
                        <w:rPr>
                          <w:rFonts w:ascii="Symbol" w:hAnsi="Symbol"/>
                        </w:rPr>
                        <w:t></w:t>
                      </w:r>
                      <w:r w:rsidRPr="003700AF"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Not meeting inclusion criteria </w:t>
                      </w:r>
                    </w:p>
                    <w:p w14:paraId="36C52DDB" w14:textId="77777777" w:rsidR="004A7D39" w:rsidRPr="003700AF" w:rsidRDefault="004A7D39" w:rsidP="00E4293C">
                      <w:pPr>
                        <w:spacing w:after="0"/>
                        <w:ind w:left="36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 185)</w:t>
                      </w:r>
                    </w:p>
                    <w:p w14:paraId="457CF496" w14:textId="77777777" w:rsidR="004A7D39" w:rsidRPr="003700AF" w:rsidRDefault="004A7D39" w:rsidP="00E4293C">
                      <w:pPr>
                        <w:spacing w:after="0"/>
                        <w:ind w:left="360" w:hanging="36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3700AF">
                        <w:rPr>
                          <w:rFonts w:ascii="Symbol" w:hAnsi="Symbol"/>
                        </w:rPr>
                        <w:t></w:t>
                      </w:r>
                      <w:r w:rsidRPr="003700AF"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Declined to participate/no further contact after study protocol provided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 192)</w:t>
                      </w:r>
                    </w:p>
                    <w:p w14:paraId="65C00A03" w14:textId="77777777" w:rsidR="004A7D39" w:rsidRPr="003700AF" w:rsidRDefault="004A7D39" w:rsidP="00E4293C">
                      <w:pPr>
                        <w:spacing w:after="0"/>
                        <w:ind w:left="360" w:hanging="360"/>
                        <w:rPr>
                          <w:rFonts w:ascii="Times New Roman" w:hAnsi="Times New Roman" w:cs="Times New Roman"/>
                        </w:rPr>
                      </w:pPr>
                      <w:proofErr w:type="gramStart"/>
                      <w:r w:rsidRPr="003700AF">
                        <w:rPr>
                          <w:rFonts w:ascii="Symbol" w:hAnsi="Symbol"/>
                        </w:rPr>
                        <w:t></w:t>
                      </w:r>
                      <w:r w:rsidRPr="003700AF">
                        <w:t xml:space="preserve">  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Other</w:t>
                      </w:r>
                      <w:proofErr w:type="gramEnd"/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reasons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 2)</w:t>
                      </w:r>
                    </w:p>
                  </w:txbxContent>
                </v:textbox>
              </v:rect>
            </w:pict>
          </mc:Fallback>
        </mc:AlternateContent>
      </w:r>
    </w:p>
    <w:p w14:paraId="368E7070" w14:textId="565E27C0" w:rsidR="00E4293C" w:rsidRPr="00CE72CF" w:rsidRDefault="00597FC0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B5EF9FC" wp14:editId="62FB1B96">
                <wp:simplePos x="0" y="0"/>
                <wp:positionH relativeFrom="column">
                  <wp:posOffset>842010</wp:posOffset>
                </wp:positionH>
                <wp:positionV relativeFrom="paragraph">
                  <wp:posOffset>2080895</wp:posOffset>
                </wp:positionV>
                <wp:extent cx="2331720" cy="400050"/>
                <wp:effectExtent l="50800" t="0" r="30480" b="82550"/>
                <wp:wrapNone/>
                <wp:docPr id="65" name="AutoShape 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0800000" flipV="1">
                          <a:off x="0" y="0"/>
                          <a:ext cx="2331720" cy="400050"/>
                        </a:xfrm>
                        <a:prstGeom prst="bentConnector2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3" coordsize="21600,21600" o:spt="33" o:oned="t" path="m0,0l21600,,21600,21600e" filled="f">
                <v:stroke joinstyle="miter"/>
                <v:path arrowok="t" fillok="f" o:connecttype="none"/>
                <o:lock v:ext="edit" shapetype="t"/>
              </v:shapetype>
              <v:shape id="AutoShape 63" o:spid="_x0000_s1026" type="#_x0000_t33" style="position:absolute;margin-left:66.3pt;margin-top:163.85pt;width:183.6pt;height:31.5pt;rotation:180;flip:y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">
                <v:stroke endarrow="block"/>
              </v:shape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5A91BFA" wp14:editId="71420E6D">
                <wp:simplePos x="0" y="0"/>
                <wp:positionH relativeFrom="column">
                  <wp:posOffset>2621915</wp:posOffset>
                </wp:positionH>
                <wp:positionV relativeFrom="paragraph">
                  <wp:posOffset>2080895</wp:posOffset>
                </wp:positionV>
                <wp:extent cx="2331720" cy="400050"/>
                <wp:effectExtent l="0" t="0" r="81280" b="82550"/>
                <wp:wrapNone/>
                <wp:docPr id="59" name="AutoShape 6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331720" cy="400050"/>
                        </a:xfrm>
                        <a:prstGeom prst="bentConnector2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 type="triangle" w="med" len="med"/>
                        </a:ln>
                        <a:effectLst/>
                        <a:ex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64" o:spid="_x0000_s1026" type="#_x0000_t33" style="position:absolute;margin-left:206.45pt;margin-top:163.85pt;width:183.6pt;height:31.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">
                <v:stroke endarrow="block"/>
              </v:shape>
            </w:pict>
          </mc:Fallback>
        </mc:AlternateContent>
      </w:r>
    </w:p>
    <w:p w14:paraId="117C4831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7EA288F" w14:textId="35815536" w:rsidR="00E4293C" w:rsidRPr="00CE72CF" w:rsidRDefault="00597FC0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3A32116" wp14:editId="6A4D60A4">
                <wp:simplePos x="0" y="0"/>
                <wp:positionH relativeFrom="column">
                  <wp:posOffset>2863850</wp:posOffset>
                </wp:positionH>
                <wp:positionV relativeFrom="paragraph">
                  <wp:posOffset>179070</wp:posOffset>
                </wp:positionV>
                <wp:extent cx="656590" cy="635"/>
                <wp:effectExtent l="0" t="76200" r="54610" b="100965"/>
                <wp:wrapNone/>
                <wp:docPr id="69" name="AutoShape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56590" cy="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67" o:spid="_x0000_s1026" type="#_x0000_t32" style="position:absolute;margin-left:225.5pt;margin-top:14.1pt;width:51.7pt;height:.0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">
                <v:stroke endarrow="block"/>
              </v:shape>
            </w:pict>
          </mc:Fallback>
        </mc:AlternateContent>
      </w:r>
    </w:p>
    <w:p w14:paraId="1D22EEF6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60361441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15B3E6FF" w14:textId="02DB675A" w:rsidR="00E4293C" w:rsidRPr="00CE72CF" w:rsidRDefault="00597FC0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439059C" wp14:editId="4CD42D51">
                <wp:simplePos x="0" y="0"/>
                <wp:positionH relativeFrom="column">
                  <wp:posOffset>2056765</wp:posOffset>
                </wp:positionH>
                <wp:positionV relativeFrom="paragraph">
                  <wp:posOffset>94615</wp:posOffset>
                </wp:positionV>
                <wp:extent cx="1611630" cy="342900"/>
                <wp:effectExtent l="0" t="0" r="13970" b="38100"/>
                <wp:wrapNone/>
                <wp:docPr id="60" name="Rectangle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11630" cy="342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39E6D0" w14:textId="77777777" w:rsidR="004A7D39" w:rsidRPr="003700AF" w:rsidRDefault="004A7D39" w:rsidP="00E4293C">
                            <w:pPr>
                              <w:widowControl w:val="0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Randomised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14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439059C" id="Rectangle 66" o:spid="_x0000_s1028" style="position:absolute;left:0;text-align:left;margin-left:161.95pt;margin-top:7.45pt;width:126.9pt;height:27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">
                <v:textbox inset=",7.2pt,,7.2pt">
                  <w:txbxContent>
                    <w:p w14:paraId="0D39E6D0" w14:textId="77777777" w:rsidR="004A7D39" w:rsidRPr="003700AF" w:rsidRDefault="004A7D39" w:rsidP="00E4293C">
                      <w:pPr>
                        <w:widowControl w:val="0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Randomised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14)</w:t>
                      </w:r>
                    </w:p>
                  </w:txbxContent>
                </v:textbox>
              </v:rect>
            </w:pict>
          </mc:Fallback>
        </mc:AlternateContent>
      </w:r>
    </w:p>
    <w:p w14:paraId="31B16EE6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EF8321C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12A76418" w14:textId="26B139C6" w:rsidR="00E4293C" w:rsidRPr="00CE72CF" w:rsidRDefault="00597FC0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A99097D" wp14:editId="037E7DEA">
                <wp:simplePos x="0" y="0"/>
                <wp:positionH relativeFrom="column">
                  <wp:posOffset>3114040</wp:posOffset>
                </wp:positionH>
                <wp:positionV relativeFrom="paragraph">
                  <wp:posOffset>210185</wp:posOffset>
                </wp:positionV>
                <wp:extent cx="2879725" cy="1151890"/>
                <wp:effectExtent l="0" t="0" r="15875" b="16510"/>
                <wp:wrapNone/>
                <wp:docPr id="62" name="Rectangle 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79725" cy="11518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5ECA2D" w14:textId="49CCA4FB" w:rsidR="004A7D39" w:rsidRPr="004A1EA1" w:rsidRDefault="004A7D39" w:rsidP="00E4293C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Allocated to group 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b/>
                                <w:lang w:val="en-CA"/>
                              </w:rPr>
                              <w:t>probiotic yogurt-acidified milk</w:t>
                            </w:r>
                          </w:p>
                          <w:p w14:paraId="277EF59E" w14:textId="77777777" w:rsidR="004A7D39" w:rsidRPr="004A1EA1" w:rsidRDefault="004A7D39" w:rsidP="00E4293C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(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7)</w:t>
                            </w:r>
                          </w:p>
                          <w:p w14:paraId="4CA18876" w14:textId="77777777" w:rsidR="004A7D39" w:rsidRPr="004A1EA1" w:rsidRDefault="004A7D39" w:rsidP="00E4293C">
                            <w:pPr>
                              <w:spacing w:after="0"/>
                              <w:ind w:left="360" w:hanging="36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4A1EA1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4A1EA1"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Received allocated intervention (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7)</w:t>
                            </w:r>
                          </w:p>
                          <w:p w14:paraId="6BFCFD71" w14:textId="77777777" w:rsidR="004A7D39" w:rsidRPr="003700AF" w:rsidRDefault="004A7D39" w:rsidP="00E4293C">
                            <w:pPr>
                              <w:spacing w:after="0"/>
                              <w:ind w:left="360" w:hanging="360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4A1EA1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4A1EA1"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Did not receive allocated intervention (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1), acute illness during study test day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A99097D" id="Rectangle 60" o:spid="_x0000_s1029" style="position:absolute;left:0;text-align:left;margin-left:245.2pt;margin-top:16.55pt;width:226.75pt;height:90.7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">
                <v:textbox inset=",7.2pt,,7.2pt">
                  <w:txbxContent>
                    <w:p w14:paraId="385ECA2D" w14:textId="49CCA4FB" w:rsidR="004A7D39" w:rsidRPr="004A1EA1" w:rsidRDefault="004A7D39" w:rsidP="00E4293C">
                      <w:pPr>
                        <w:spacing w:after="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Allocated to group </w:t>
                      </w:r>
                      <w:r w:rsidRPr="004A1EA1">
                        <w:rPr>
                          <w:rFonts w:ascii="Times New Roman" w:hAnsi="Times New Roman" w:cs="Times New Roman"/>
                          <w:b/>
                          <w:lang w:val="en-CA"/>
                        </w:rPr>
                        <w:t>probiotic yogurt-acidified milk</w:t>
                      </w:r>
                    </w:p>
                    <w:p w14:paraId="277EF59E" w14:textId="77777777" w:rsidR="004A7D39" w:rsidRPr="004A1EA1" w:rsidRDefault="004A7D39" w:rsidP="00E4293C">
                      <w:pPr>
                        <w:spacing w:after="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(</w:t>
                      </w:r>
                      <w:r w:rsidRPr="004A1EA1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= 7)</w:t>
                      </w:r>
                    </w:p>
                    <w:p w14:paraId="4CA18876" w14:textId="77777777" w:rsidR="004A7D39" w:rsidRPr="004A1EA1" w:rsidRDefault="004A7D39" w:rsidP="00E4293C">
                      <w:pPr>
                        <w:spacing w:after="0"/>
                        <w:ind w:left="360" w:hanging="36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4A1EA1">
                        <w:rPr>
                          <w:rFonts w:ascii="Symbol" w:hAnsi="Symbol"/>
                        </w:rPr>
                        <w:t></w:t>
                      </w:r>
                      <w:r w:rsidRPr="004A1EA1"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Received allocated intervention (</w:t>
                      </w:r>
                      <w:r w:rsidRPr="004A1EA1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=7)</w:t>
                      </w:r>
                    </w:p>
                    <w:p w14:paraId="6BFCFD71" w14:textId="77777777" w:rsidR="004A7D39" w:rsidRPr="003700AF" w:rsidRDefault="004A7D39" w:rsidP="00E4293C">
                      <w:pPr>
                        <w:spacing w:after="0"/>
                        <w:ind w:left="360" w:hanging="360"/>
                        <w:rPr>
                          <w:rFonts w:ascii="Times New Roman" w:hAnsi="Times New Roman" w:cs="Times New Roman"/>
                        </w:rPr>
                      </w:pPr>
                      <w:r w:rsidRPr="004A1EA1">
                        <w:rPr>
                          <w:rFonts w:ascii="Symbol" w:hAnsi="Symbol"/>
                        </w:rPr>
                        <w:t></w:t>
                      </w:r>
                      <w:r w:rsidRPr="004A1EA1"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</w:t>
                      </w:r>
                      <w:r w:rsidRPr="004A1EA1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Did not receive allocated intervention (</w:t>
                      </w:r>
                      <w:r w:rsidRPr="004A1EA1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=1), acute illness during study test day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3C0DD5C1" wp14:editId="4F29EC26">
                <wp:simplePos x="0" y="0"/>
                <wp:positionH relativeFrom="column">
                  <wp:posOffset>-312420</wp:posOffset>
                </wp:positionH>
                <wp:positionV relativeFrom="paragraph">
                  <wp:posOffset>194945</wp:posOffset>
                </wp:positionV>
                <wp:extent cx="2879725" cy="1151890"/>
                <wp:effectExtent l="0" t="0" r="15875" b="16510"/>
                <wp:wrapNone/>
                <wp:docPr id="64" name="Rectangle 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79725" cy="11518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F07D67" w14:textId="5ECA7FF6" w:rsidR="004A7D39" w:rsidRPr="004A1EA1" w:rsidRDefault="004A7D39" w:rsidP="00E4293C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Allocated to group 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b/>
                                <w:lang w:val="en-CA"/>
                              </w:rPr>
                              <w:t>acidified milk-probiotic yogurt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</w:t>
                            </w:r>
                          </w:p>
                          <w:p w14:paraId="2007999C" w14:textId="77777777" w:rsidR="004A7D39" w:rsidRPr="004A1EA1" w:rsidRDefault="004A7D39" w:rsidP="00E4293C">
                            <w:pPr>
                              <w:spacing w:after="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(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7)</w:t>
                            </w:r>
                          </w:p>
                          <w:p w14:paraId="5E9CAA32" w14:textId="77777777" w:rsidR="004A7D39" w:rsidRPr="004A1EA1" w:rsidRDefault="004A7D39" w:rsidP="00E4293C">
                            <w:pPr>
                              <w:spacing w:after="0"/>
                              <w:ind w:left="360" w:hanging="36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4A1EA1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4A1EA1"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Received allocated intervention (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7)</w:t>
                            </w:r>
                          </w:p>
                          <w:p w14:paraId="3B3A26AB" w14:textId="77777777" w:rsidR="004A7D39" w:rsidRPr="004A1EA1" w:rsidRDefault="004A7D39" w:rsidP="00E4293C">
                            <w:pPr>
                              <w:spacing w:after="0"/>
                              <w:ind w:left="360" w:hanging="360"/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4A1EA1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4A1EA1"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Did not receive allocated intervention </w:t>
                            </w:r>
                          </w:p>
                          <w:p w14:paraId="40EA342E" w14:textId="77777777" w:rsidR="004A7D39" w:rsidRPr="003700AF" w:rsidRDefault="004A7D39" w:rsidP="00E4293C">
                            <w:pPr>
                              <w:spacing w:after="0"/>
                              <w:ind w:left="360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(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4A1EA1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0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C0DD5C1" id="Rectangle 58" o:spid="_x0000_s1030" style="position:absolute;left:0;text-align:left;margin-left:-24.6pt;margin-top:15.35pt;width:226.75pt;height:90.7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">
                <v:textbox inset=",7.2pt,,7.2pt">
                  <w:txbxContent>
                    <w:p w14:paraId="37F07D67" w14:textId="5ECA7FF6" w:rsidR="004A7D39" w:rsidRPr="004A1EA1" w:rsidRDefault="004A7D39" w:rsidP="00E4293C">
                      <w:pPr>
                        <w:spacing w:after="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Allocated to group </w:t>
                      </w:r>
                      <w:r w:rsidRPr="004A1EA1">
                        <w:rPr>
                          <w:rFonts w:ascii="Times New Roman" w:hAnsi="Times New Roman" w:cs="Times New Roman"/>
                          <w:b/>
                          <w:lang w:val="en-CA"/>
                        </w:rPr>
                        <w:t>acidified milk-probiotic yogurt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</w:t>
                      </w:r>
                    </w:p>
                    <w:p w14:paraId="2007999C" w14:textId="77777777" w:rsidR="004A7D39" w:rsidRPr="004A1EA1" w:rsidRDefault="004A7D39" w:rsidP="00E4293C">
                      <w:pPr>
                        <w:spacing w:after="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(</w:t>
                      </w:r>
                      <w:r w:rsidRPr="004A1EA1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=7)</w:t>
                      </w:r>
                    </w:p>
                    <w:p w14:paraId="5E9CAA32" w14:textId="77777777" w:rsidR="004A7D39" w:rsidRPr="004A1EA1" w:rsidRDefault="004A7D39" w:rsidP="00E4293C">
                      <w:pPr>
                        <w:spacing w:after="0"/>
                        <w:ind w:left="360" w:hanging="36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4A1EA1">
                        <w:rPr>
                          <w:rFonts w:ascii="Symbol" w:hAnsi="Symbol"/>
                        </w:rPr>
                        <w:t></w:t>
                      </w:r>
                      <w:r w:rsidRPr="004A1EA1"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Received allocated intervention (</w:t>
                      </w:r>
                      <w:r w:rsidRPr="004A1EA1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= 7)</w:t>
                      </w:r>
                    </w:p>
                    <w:p w14:paraId="3B3A26AB" w14:textId="77777777" w:rsidR="004A7D39" w:rsidRPr="004A1EA1" w:rsidRDefault="004A7D39" w:rsidP="00E4293C">
                      <w:pPr>
                        <w:spacing w:after="0"/>
                        <w:ind w:left="360" w:hanging="360"/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4A1EA1">
                        <w:rPr>
                          <w:rFonts w:ascii="Symbol" w:hAnsi="Symbol"/>
                        </w:rPr>
                        <w:t></w:t>
                      </w:r>
                      <w:r w:rsidRPr="004A1EA1"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</w:t>
                      </w:r>
                      <w:r w:rsidRPr="004A1EA1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Did not receive allocated intervention </w:t>
                      </w:r>
                    </w:p>
                    <w:p w14:paraId="40EA342E" w14:textId="77777777" w:rsidR="004A7D39" w:rsidRPr="003700AF" w:rsidRDefault="004A7D39" w:rsidP="00E4293C">
                      <w:pPr>
                        <w:spacing w:after="0"/>
                        <w:ind w:left="360"/>
                        <w:rPr>
                          <w:rFonts w:ascii="Times New Roman" w:hAnsi="Times New Roman" w:cs="Times New Roman"/>
                        </w:rPr>
                      </w:pP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(</w:t>
                      </w:r>
                      <w:r w:rsidRPr="004A1EA1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4A1EA1">
                        <w:rPr>
                          <w:rFonts w:ascii="Times New Roman" w:hAnsi="Times New Roman" w:cs="Times New Roman"/>
                          <w:lang w:val="en-CA"/>
                        </w:rPr>
                        <w:t>= 0)</w:t>
                      </w:r>
                    </w:p>
                  </w:txbxContent>
                </v:textbox>
              </v:rect>
            </w:pict>
          </mc:Fallback>
        </mc:AlternateContent>
      </w:r>
    </w:p>
    <w:p w14:paraId="3AB7B360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4694EBB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46FE2224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1E70A07D" w14:textId="1F925C2E" w:rsidR="00E4293C" w:rsidRPr="00CE72CF" w:rsidRDefault="00597FC0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9CE22AE" wp14:editId="5FE64282">
                <wp:simplePos x="0" y="0"/>
                <wp:positionH relativeFrom="column">
                  <wp:posOffset>-226060</wp:posOffset>
                </wp:positionH>
                <wp:positionV relativeFrom="paragraph">
                  <wp:posOffset>687070</wp:posOffset>
                </wp:positionV>
                <wp:extent cx="2400300" cy="772160"/>
                <wp:effectExtent l="0" t="0" r="38100" b="15240"/>
                <wp:wrapNone/>
                <wp:docPr id="63" name="Rectangle 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00300" cy="7721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D477E4" w14:textId="77777777" w:rsidR="004A7D39" w:rsidRPr="003700AF" w:rsidRDefault="004A7D39" w:rsidP="00E4293C">
                            <w:pPr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Analysed 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6)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br/>
                            </w:r>
                            <w:r w:rsidRPr="003700AF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3700AF"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Excluded from analysis 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1),              (non-compliance with dietary protocol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9CE22AE" id="Rectangle 59" o:spid="_x0000_s1031" style="position:absolute;left:0;text-align:left;margin-left:-17.8pt;margin-top:54.1pt;width:189pt;height:60.8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">
                <v:textbox inset=",7.2pt,,7.2pt">
                  <w:txbxContent>
                    <w:p w14:paraId="0AD477E4" w14:textId="77777777" w:rsidR="004A7D39" w:rsidRPr="003700AF" w:rsidRDefault="004A7D39" w:rsidP="00E4293C">
                      <w:pPr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Analysed 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6)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br/>
                      </w:r>
                      <w:r w:rsidRPr="003700AF">
                        <w:rPr>
                          <w:rFonts w:ascii="Symbol" w:hAnsi="Symbol"/>
                        </w:rPr>
                        <w:t></w:t>
                      </w:r>
                      <w:r w:rsidRPr="003700AF"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</w:t>
                      </w:r>
                      <w:r w:rsidRPr="003700AF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Excluded from analysis 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1),              (non-compliance with dietary protocol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41557AE" wp14:editId="40E03993">
                <wp:simplePos x="0" y="0"/>
                <wp:positionH relativeFrom="column">
                  <wp:posOffset>3657600</wp:posOffset>
                </wp:positionH>
                <wp:positionV relativeFrom="paragraph">
                  <wp:posOffset>716280</wp:posOffset>
                </wp:positionV>
                <wp:extent cx="2411730" cy="742950"/>
                <wp:effectExtent l="0" t="0" r="26670" b="19050"/>
                <wp:wrapNone/>
                <wp:docPr id="66" name="Rectangle 5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11730" cy="742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671CEFE" w14:textId="77777777" w:rsidR="004A7D39" w:rsidRPr="003700AF" w:rsidRDefault="004A7D39" w:rsidP="00E4293C">
                            <w:pPr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</w:pP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Analysed 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 6)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br/>
                            </w:r>
                            <w:r w:rsidRPr="003700AF">
                              <w:rPr>
                                <w:rFonts w:ascii="Symbol" w:hAnsi="Symbol"/>
                              </w:rPr>
                              <w:t></w:t>
                            </w:r>
                            <w:r w:rsidRPr="003700AF"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 xml:space="preserve">  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</w:rPr>
                              <w:t> 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Excluded from analysis (</w:t>
                            </w:r>
                            <w:r w:rsidRPr="00893DCA">
                              <w:rPr>
                                <w:rFonts w:ascii="Times New Roman" w:hAnsi="Times New Roman" w:cs="Times New Roman"/>
                                <w:i/>
                                <w:lang w:val="en-CA"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=1),    (acute infection</w:t>
                            </w:r>
                            <w:r w:rsidRPr="003700AF">
                              <w:rPr>
                                <w:rFonts w:ascii="Times New Roman" w:hAnsi="Times New Roman" w:cs="Times New Roman"/>
                                <w:lang w:val="en-CA"/>
                              </w:rPr>
                              <w:t>)</w:t>
                            </w:r>
                          </w:p>
                          <w:p w14:paraId="271EA657" w14:textId="77777777" w:rsidR="004A7D39" w:rsidRPr="003700AF" w:rsidRDefault="004A7D39" w:rsidP="00E4293C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41557AE" id="Rectangle 57" o:spid="_x0000_s1032" style="position:absolute;left:0;text-align:left;margin-left:4in;margin-top:56.4pt;width:189.9pt;height:58.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">
                <v:textbox inset=",7.2pt,,7.2pt">
                  <w:txbxContent>
                    <w:p w14:paraId="1671CEFE" w14:textId="77777777" w:rsidR="004A7D39" w:rsidRPr="003700AF" w:rsidRDefault="004A7D39" w:rsidP="00E4293C">
                      <w:pPr>
                        <w:rPr>
                          <w:rFonts w:ascii="Times New Roman" w:hAnsi="Times New Roman" w:cs="Times New Roman"/>
                          <w:lang w:val="en-CA"/>
                        </w:rPr>
                      </w:pP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Analysed 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= 6)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br/>
                      </w:r>
                      <w:r w:rsidRPr="003700AF">
                        <w:rPr>
                          <w:rFonts w:ascii="Symbol" w:hAnsi="Symbol"/>
                        </w:rPr>
                        <w:t></w:t>
                      </w:r>
                      <w:r w:rsidRPr="003700AF"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 xml:space="preserve">  </w:t>
                      </w:r>
                      <w:r w:rsidRPr="003700AF">
                        <w:rPr>
                          <w:rFonts w:ascii="Times New Roman" w:hAnsi="Times New Roman" w:cs="Times New Roman"/>
                        </w:rPr>
                        <w:t> 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Excluded from analysis (</w:t>
                      </w:r>
                      <w:r w:rsidRPr="00893DCA">
                        <w:rPr>
                          <w:rFonts w:ascii="Times New Roman" w:hAnsi="Times New Roman" w:cs="Times New Roman"/>
                          <w:i/>
                          <w:lang w:val="en-CA"/>
                        </w:rPr>
                        <w:t>n</w:t>
                      </w:r>
                      <w:r>
                        <w:rPr>
                          <w:rFonts w:ascii="Times New Roman" w:hAnsi="Times New Roman" w:cs="Times New Roman"/>
                          <w:lang w:val="en-CA"/>
                        </w:rPr>
                        <w:t>=1),    (acute infection</w:t>
                      </w:r>
                      <w:r w:rsidRPr="003700AF">
                        <w:rPr>
                          <w:rFonts w:ascii="Times New Roman" w:hAnsi="Times New Roman" w:cs="Times New Roman"/>
                          <w:lang w:val="en-CA"/>
                        </w:rPr>
                        <w:t>)</w:t>
                      </w:r>
                    </w:p>
                    <w:p w14:paraId="271EA657" w14:textId="77777777" w:rsidR="004A7D39" w:rsidRPr="003700AF" w:rsidRDefault="004A7D39" w:rsidP="00E4293C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36576" distB="36576" distL="36575" distR="36575" simplePos="0" relativeHeight="251669504" behindDoc="0" locked="0" layoutInCell="1" allowOverlap="1" wp14:anchorId="71D1B2C2" wp14:editId="5A12F8BD">
                <wp:simplePos x="0" y="0"/>
                <wp:positionH relativeFrom="column">
                  <wp:posOffset>4952999</wp:posOffset>
                </wp:positionH>
                <wp:positionV relativeFrom="paragraph">
                  <wp:posOffset>192405</wp:posOffset>
                </wp:positionV>
                <wp:extent cx="0" cy="476885"/>
                <wp:effectExtent l="50800" t="0" r="76200" b="81915"/>
                <wp:wrapNone/>
                <wp:docPr id="61" name="AutoShape 6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768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62" o:spid="_x0000_s1026" type="#_x0000_t32" style="position:absolute;margin-left:390pt;margin-top:15.15pt;width:0;height:37.55pt;z-index:251669504;visibility:visible;mso-wrap-style:square;mso-width-percent:0;mso-height-percent:0;mso-wrap-distance-left:36575emu;mso-wrap-distance-top:2.88pt;mso-wrap-distance-right:36575emu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">
                <v:stroke endarrow="block"/>
              </v:shape>
            </w:pict>
          </mc:Fallback>
        </mc:AlternateContent>
      </w: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36576" distB="36576" distL="36575" distR="36575" simplePos="0" relativeHeight="251668480" behindDoc="0" locked="0" layoutInCell="1" allowOverlap="1" wp14:anchorId="14C3A2C2" wp14:editId="546C8301">
                <wp:simplePos x="0" y="0"/>
                <wp:positionH relativeFrom="column">
                  <wp:posOffset>850899</wp:posOffset>
                </wp:positionH>
                <wp:positionV relativeFrom="paragraph">
                  <wp:posOffset>177800</wp:posOffset>
                </wp:positionV>
                <wp:extent cx="0" cy="491490"/>
                <wp:effectExtent l="50800" t="0" r="76200" b="67310"/>
                <wp:wrapNone/>
                <wp:docPr id="58" name="AutoShape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9149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61" o:spid="_x0000_s1026" type="#_x0000_t32" style="position:absolute;margin-left:67pt;margin-top:14pt;width:0;height:38.7pt;z-index:251668480;visibility:visible;mso-wrap-style:square;mso-width-percent:0;mso-height-percent:0;mso-wrap-distance-left:36575emu;mso-wrap-distance-top:2.88pt;mso-wrap-distance-right:36575emu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">
                <v:stroke endarrow="block"/>
              </v:shape>
            </w:pict>
          </mc:Fallback>
        </mc:AlternateContent>
      </w:r>
    </w:p>
    <w:p w14:paraId="61C993FB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D3EE359" w14:textId="77777777" w:rsidR="00E4293C" w:rsidRPr="00CE72CF" w:rsidRDefault="00E4293C" w:rsidP="00E4293C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40A474AB" w14:textId="77777777" w:rsidR="00E4293C" w:rsidRPr="00CE72CF" w:rsidRDefault="00E4293C" w:rsidP="00E4293C">
      <w:pPr>
        <w:rPr>
          <w:rFonts w:ascii="Times New Roman" w:hAnsi="Times New Roman" w:cs="Times New Roman"/>
          <w:b/>
        </w:rPr>
      </w:pPr>
    </w:p>
    <w:p w14:paraId="001CABD3" w14:textId="77777777" w:rsidR="00E4293C" w:rsidRPr="00CE72CF" w:rsidRDefault="00E4293C" w:rsidP="00E4293C">
      <w:pPr>
        <w:rPr>
          <w:rFonts w:ascii="Times New Roman" w:hAnsi="Times New Roman" w:cs="Times New Roman"/>
          <w:b/>
        </w:rPr>
      </w:pPr>
    </w:p>
    <w:p w14:paraId="66F8801D" w14:textId="77777777" w:rsidR="00E4293C" w:rsidRPr="00CE72CF" w:rsidRDefault="00E4293C" w:rsidP="00E4293C">
      <w:pPr>
        <w:rPr>
          <w:rFonts w:ascii="Times New Roman" w:hAnsi="Times New Roman" w:cs="Times New Roman"/>
          <w:b/>
        </w:rPr>
      </w:pPr>
    </w:p>
    <w:p w14:paraId="6657B6CB" w14:textId="77777777" w:rsidR="00E4293C" w:rsidRPr="00CE72CF" w:rsidRDefault="00E4293C" w:rsidP="00E4293C">
      <w:pPr>
        <w:ind w:left="567" w:right="571"/>
        <w:rPr>
          <w:rFonts w:ascii="Times New Roman" w:hAnsi="Times New Roman" w:cs="Times New Roman"/>
          <w:b/>
        </w:rPr>
      </w:pPr>
    </w:p>
    <w:p w14:paraId="4E0C854D" w14:textId="77777777" w:rsidR="00E4293C" w:rsidRPr="008E7D3D" w:rsidRDefault="00E4293C" w:rsidP="00E4293C">
      <w:pPr>
        <w:spacing w:line="360" w:lineRule="auto"/>
        <w:ind w:left="567" w:right="571"/>
        <w:rPr>
          <w:rFonts w:ascii="Times New Roman" w:hAnsi="Times New Roman" w:cs="Times New Roman"/>
          <w:b/>
          <w:sz w:val="24"/>
          <w:szCs w:val="24"/>
        </w:rPr>
      </w:pPr>
    </w:p>
    <w:p w14:paraId="5162C8F7" w14:textId="345DF496" w:rsidR="00E4293C" w:rsidRPr="008E7D3D" w:rsidRDefault="000A2A21" w:rsidP="00E4293C">
      <w:pPr>
        <w:spacing w:line="360" w:lineRule="auto"/>
        <w:ind w:left="567" w:right="571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eastAsia="Arial" w:hAnsi="Times New Roman" w:cs="Times New Roman"/>
          <w:b/>
          <w:sz w:val="24"/>
          <w:szCs w:val="24"/>
        </w:rPr>
        <w:t>Supplementary Fig S2</w:t>
      </w:r>
      <w:r w:rsidR="00E4293C">
        <w:rPr>
          <w:rFonts w:ascii="Times New Roman" w:eastAsia="Arial" w:hAnsi="Times New Roman" w:cs="Times New Roman"/>
          <w:b/>
          <w:sz w:val="24"/>
          <w:szCs w:val="24"/>
        </w:rPr>
        <w:t>.</w:t>
      </w:r>
      <w:r w:rsidR="00E4293C" w:rsidRPr="008E7D3D">
        <w:rPr>
          <w:rFonts w:ascii="Times New Roman" w:eastAsia="Arial" w:hAnsi="Times New Roman" w:cs="Times New Roman"/>
          <w:b/>
          <w:sz w:val="24"/>
          <w:szCs w:val="24"/>
        </w:rPr>
        <w:t xml:space="preserve"> </w:t>
      </w:r>
      <w:r w:rsidR="00E4293C" w:rsidRPr="008E7D3D">
        <w:rPr>
          <w:rFonts w:ascii="Times New Roman" w:hAnsi="Times New Roman" w:cs="Times New Roman"/>
          <w:b/>
          <w:sz w:val="24"/>
          <w:szCs w:val="24"/>
        </w:rPr>
        <w:t xml:space="preserve">Flow chart of the study </w:t>
      </w:r>
      <w:r w:rsidR="00E4293C" w:rsidRPr="008E7D3D">
        <w:rPr>
          <w:rFonts w:ascii="Times New Roman" w:hAnsi="Times New Roman" w:cs="Times New Roman"/>
          <w:sz w:val="24"/>
          <w:szCs w:val="24"/>
        </w:rPr>
        <w:t>(adapted from CONSORT 2010)</w:t>
      </w:r>
      <w:r w:rsidR="00E4293C" w:rsidRPr="008E7D3D">
        <w:rPr>
          <w:rFonts w:ascii="Times New Roman" w:hAnsi="Times New Roman" w:cs="Times New Roman"/>
          <w:b/>
          <w:sz w:val="24"/>
          <w:szCs w:val="24"/>
        </w:rPr>
        <w:t>.</w:t>
      </w:r>
    </w:p>
    <w:p w14:paraId="55C49E72" w14:textId="77777777" w:rsidR="00E4293C" w:rsidRPr="008E7D3D" w:rsidRDefault="00E4293C" w:rsidP="00E4293C">
      <w:pPr>
        <w:ind w:left="567" w:right="571"/>
        <w:rPr>
          <w:rFonts w:ascii="Times New Roman" w:hAnsi="Times New Roman" w:cs="Times New Roman"/>
          <w:b/>
        </w:rPr>
      </w:pPr>
    </w:p>
    <w:p w14:paraId="72FF58C6" w14:textId="77777777" w:rsidR="00E4293C" w:rsidRDefault="00E4293C" w:rsidP="00E4293C">
      <w:pPr>
        <w:ind w:left="567" w:right="571"/>
        <w:rPr>
          <w:rFonts w:ascii="Times New Roman" w:hAnsi="Times New Roman" w:cs="Times New Roman"/>
          <w:b/>
        </w:rPr>
      </w:pPr>
    </w:p>
    <w:p w14:paraId="45A62029" w14:textId="27628A3E" w:rsidR="00AF38F7" w:rsidRDefault="005578AB" w:rsidP="005578AB">
      <w:pPr>
        <w:ind w:right="571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 wp14:anchorId="0218F2EF" wp14:editId="2310E62A">
            <wp:extent cx="5756910" cy="8140098"/>
            <wp:effectExtent l="0" t="0" r="8890" b="0"/>
            <wp:docPr id="2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910" cy="8140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FD8A35" w14:textId="3DD365F3" w:rsidR="00E4293C" w:rsidRPr="008E7D3D" w:rsidRDefault="005578AB" w:rsidP="00E4293C">
      <w:pPr>
        <w:ind w:left="567" w:right="571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1" locked="0" layoutInCell="1" allowOverlap="1" wp14:anchorId="30479DB5" wp14:editId="00951006">
                <wp:simplePos x="0" y="0"/>
                <wp:positionH relativeFrom="column">
                  <wp:posOffset>-457200</wp:posOffset>
                </wp:positionH>
                <wp:positionV relativeFrom="paragraph">
                  <wp:posOffset>52705</wp:posOffset>
                </wp:positionV>
                <wp:extent cx="6705600" cy="1028700"/>
                <wp:effectExtent l="0" t="0" r="0" b="12700"/>
                <wp:wrapNone/>
                <wp:docPr id="36" name="Zone de texte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6705600" cy="1028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/>
                      </wps:spPr>
                      <wps:txbx>
                        <w:txbxContent>
                          <w:p w14:paraId="78D38241" w14:textId="4380D400" w:rsidR="004A7D39" w:rsidRPr="001C3E26" w:rsidRDefault="004A7D39" w:rsidP="00E4293C">
                            <w:pPr>
                              <w:jc w:val="both"/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</w:pPr>
                            <w:r w:rsidRPr="004A1EA1">
                              <w:rPr>
                                <w:rFonts w:ascii="Times New Roman" w:eastAsia="Arial" w:hAnsi="Times New Roman" w:cs="Arial"/>
                                <w:b/>
                                <w:sz w:val="20"/>
                                <w:szCs w:val="20"/>
                              </w:rPr>
                              <w:t>Supplementary</w:t>
                            </w:r>
                            <w:r w:rsidRPr="004A1EA1">
                              <w:rPr>
                                <w:rFonts w:ascii="Times New Roman" w:hAnsi="Times New Roman" w:cs="Arial"/>
                                <w:b/>
                                <w:sz w:val="20"/>
                                <w:szCs w:val="20"/>
                              </w:rPr>
                              <w:t xml:space="preserve"> Fig S3.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 xml:space="preserve">Raw reads of yogurt and probiotic bacterial strains for study phases with dietary restrictions. Panels A-E </w:t>
                            </w:r>
                            <w:proofErr w:type="gramStart"/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>show</w:t>
                            </w:r>
                            <w:proofErr w:type="gramEnd"/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Streptococcus </w:t>
                            </w:r>
                            <w:proofErr w:type="spellStart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>salivarius</w:t>
                            </w:r>
                            <w:proofErr w:type="spellEnd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>spp</w:t>
                            </w:r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. </w:t>
                            </w:r>
                            <w:proofErr w:type="spellStart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>thermophilus</w:t>
                            </w:r>
                            <w:proofErr w:type="spellEnd"/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 xml:space="preserve"> (purple) and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Lactobacillus </w:t>
                            </w:r>
                            <w:proofErr w:type="spellStart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>delbrueckii</w:t>
                            </w:r>
                            <w:proofErr w:type="spellEnd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>spp.</w:t>
                            </w:r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>bulgaricus</w:t>
                            </w:r>
                            <w:proofErr w:type="spellEnd"/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 xml:space="preserve"> (green); Panels F-J show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Lactobacillus </w:t>
                            </w:r>
                            <w:proofErr w:type="spellStart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>rhamnosus</w:t>
                            </w:r>
                            <w:proofErr w:type="spellEnd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 xml:space="preserve">GG(blue) and </w:t>
                            </w:r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Lactobacillus </w:t>
                            </w:r>
                            <w:proofErr w:type="spellStart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>casei</w:t>
                            </w:r>
                            <w:proofErr w:type="spellEnd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 xml:space="preserve">/ Lactobacillus </w:t>
                            </w:r>
                            <w:proofErr w:type="spellStart"/>
                            <w:r w:rsidRPr="004A1EA1">
                              <w:rPr>
                                <w:rFonts w:ascii="Times New Roman" w:hAnsi="Times New Roman" w:cs="Arial"/>
                                <w:i/>
                                <w:sz w:val="20"/>
                                <w:szCs w:val="20"/>
                              </w:rPr>
                              <w:t>paracasei</w:t>
                            </w:r>
                            <w:proofErr w:type="spellEnd"/>
                            <w:r w:rsidRPr="004A1EA1">
                              <w:rPr>
                                <w:rFonts w:ascii="Times New Roman" w:hAnsi="Times New Roman" w:cs="Arial"/>
                                <w:sz w:val="20"/>
                                <w:szCs w:val="20"/>
                              </w:rPr>
                              <w:t xml:space="preserve"> (red). Samples coded by study day (RI=run-in, Y1/Y2=probiotic yogurt group 1/2, M1/M2=acidified milk group 1/2, WO1/WO2=wash-out 1/2), subject number (002-021), and Illumina run number (1-8). Repeated sample analysis completed for samples WO2_018 and Y2_018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0479DB5" id="_x0000_t202" coordsize="21600,21600" o:spt="202" path="m0,0l0,21600,21600,21600,21600,0xe">
                <v:stroke joinstyle="miter"/>
                <v:path gradientshapeok="t" o:connecttype="rect"/>
              </v:shapetype>
              <v:shape id="Zone de texte 36" o:spid="_x0000_s1033" type="#_x0000_t202" style="position:absolute;left:0;text-align:left;margin-left:-36pt;margin-top:4.15pt;width:528pt;height:81pt;z-index:-251642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" filled="f" stroked="f">
                <v:path arrowok="t"/>
                <v:textbox>
                  <w:txbxContent>
                    <w:p w14:paraId="78D38241" w14:textId="4380D400" w:rsidR="004A7D39" w:rsidRPr="001C3E26" w:rsidRDefault="004A7D39" w:rsidP="00E4293C">
                      <w:pPr>
                        <w:jc w:val="both"/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</w:pPr>
                      <w:r w:rsidRPr="004A1EA1">
                        <w:rPr>
                          <w:rFonts w:ascii="Times New Roman" w:eastAsia="Arial" w:hAnsi="Times New Roman" w:cs="Arial"/>
                          <w:b/>
                          <w:sz w:val="20"/>
                          <w:szCs w:val="20"/>
                        </w:rPr>
                        <w:t>Supplementary</w:t>
                      </w:r>
                      <w:r w:rsidRPr="004A1EA1">
                        <w:rPr>
                          <w:rFonts w:ascii="Times New Roman" w:hAnsi="Times New Roman" w:cs="Arial"/>
                          <w:b/>
                          <w:sz w:val="20"/>
                          <w:szCs w:val="20"/>
                        </w:rPr>
                        <w:t xml:space="preserve"> Fig S3. </w:t>
                      </w:r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 xml:space="preserve">Raw reads of yogurt and probiotic bacterial strains for study phases with dietary restrictions. Panels A-E </w:t>
                      </w:r>
                      <w:proofErr w:type="gramStart"/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>show</w:t>
                      </w:r>
                      <w:proofErr w:type="gramEnd"/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 xml:space="preserve"> </w:t>
                      </w:r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Streptococcus </w:t>
                      </w:r>
                      <w:proofErr w:type="spellStart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>salivarius</w:t>
                      </w:r>
                      <w:proofErr w:type="spellEnd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 </w:t>
                      </w:r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>spp</w:t>
                      </w:r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. </w:t>
                      </w:r>
                      <w:proofErr w:type="spellStart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>thermophilus</w:t>
                      </w:r>
                      <w:proofErr w:type="spellEnd"/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 xml:space="preserve"> (purple) and </w:t>
                      </w:r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Lactobacillus </w:t>
                      </w:r>
                      <w:proofErr w:type="spellStart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>delbrueckii</w:t>
                      </w:r>
                      <w:proofErr w:type="spellEnd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 </w:t>
                      </w:r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>spp.</w:t>
                      </w:r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>bulgaricus</w:t>
                      </w:r>
                      <w:proofErr w:type="spellEnd"/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 xml:space="preserve"> (green); Panels F-J show </w:t>
                      </w:r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Lactobacillus </w:t>
                      </w:r>
                      <w:proofErr w:type="spellStart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>rhamnosus</w:t>
                      </w:r>
                      <w:proofErr w:type="spellEnd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 </w:t>
                      </w:r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 xml:space="preserve">GG(blue) and </w:t>
                      </w:r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Lactobacillus </w:t>
                      </w:r>
                      <w:proofErr w:type="spellStart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>casei</w:t>
                      </w:r>
                      <w:proofErr w:type="spellEnd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 xml:space="preserve">/ Lactobacillus </w:t>
                      </w:r>
                      <w:proofErr w:type="spellStart"/>
                      <w:r w:rsidRPr="004A1EA1">
                        <w:rPr>
                          <w:rFonts w:ascii="Times New Roman" w:hAnsi="Times New Roman" w:cs="Arial"/>
                          <w:i/>
                          <w:sz w:val="20"/>
                          <w:szCs w:val="20"/>
                        </w:rPr>
                        <w:t>paracasei</w:t>
                      </w:r>
                      <w:proofErr w:type="spellEnd"/>
                      <w:r w:rsidRPr="004A1EA1">
                        <w:rPr>
                          <w:rFonts w:ascii="Times New Roman" w:hAnsi="Times New Roman" w:cs="Arial"/>
                          <w:sz w:val="20"/>
                          <w:szCs w:val="20"/>
                        </w:rPr>
                        <w:t xml:space="preserve"> (red). Samples coded by study day (RI=run-in, Y1/Y2=probiotic yogurt group 1/2, M1/M2=acidified milk group 1/2, WO1/WO2=wash-out 1/2), subject number (002-021), and Illumina run number (1-8). Repeated sample analysis completed for samples WO2_018 and Y2_018.</w:t>
                      </w:r>
                    </w:p>
                  </w:txbxContent>
                </v:textbox>
              </v:shape>
            </w:pict>
          </mc:Fallback>
        </mc:AlternateContent>
      </w:r>
      <w:r w:rsidR="00E4293C" w:rsidRPr="00FA1F7F">
        <w:rPr>
          <w:rFonts w:ascii="Times New Roman" w:hAnsi="Times New Roman" w:cs="Times New Roman"/>
          <w:noProof/>
          <w:sz w:val="24"/>
          <w:szCs w:val="24"/>
          <w:lang w:val="fr-FR" w:eastAsia="fr-FR"/>
        </w:rPr>
        <w:t xml:space="preserve"> </w:t>
      </w:r>
    </w:p>
    <w:p w14:paraId="41ABEAD8" w14:textId="77777777" w:rsidR="00E4293C" w:rsidRPr="008E7D3D" w:rsidRDefault="00E4293C" w:rsidP="00E4293C">
      <w:pPr>
        <w:rPr>
          <w:rFonts w:ascii="Times New Roman" w:hAnsi="Times New Roman" w:cs="Times New Roman"/>
        </w:rPr>
      </w:pPr>
    </w:p>
    <w:p w14:paraId="7B5D4744" w14:textId="7DE56FA5" w:rsidR="00E4293C" w:rsidRPr="00CA6348" w:rsidRDefault="00E4293C" w:rsidP="00E4293C">
      <w:pPr>
        <w:rPr>
          <w:rFonts w:ascii="Times New Roman" w:hAnsi="Times New Roman" w:cs="Times New Roman"/>
          <w:b/>
          <w:sz w:val="24"/>
          <w:szCs w:val="24"/>
        </w:rPr>
      </w:pPr>
    </w:p>
    <w:p w14:paraId="448403FF" w14:textId="50CC0472" w:rsidR="00E4293C" w:rsidRDefault="00E4293C" w:rsidP="00E4293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1FB49549" wp14:editId="6DCFD3D4">
            <wp:extent cx="5948500" cy="6480000"/>
            <wp:effectExtent l="0" t="0" r="0" b="0"/>
            <wp:docPr id="8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8500" cy="64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9A3710" w14:textId="3DF6834D" w:rsidR="00E4293C" w:rsidRPr="008C3BA7" w:rsidRDefault="000D357B" w:rsidP="00E4293C">
      <w:pPr>
        <w:spacing w:line="360" w:lineRule="auto"/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 S4</w:t>
      </w:r>
      <w:r w:rsidR="00E4293C" w:rsidRPr="00602498">
        <w:rPr>
          <w:rFonts w:ascii="Times New Roman" w:hAnsi="Times New Roman" w:cs="Times New Roman"/>
          <w:b/>
          <w:sz w:val="24"/>
          <w:szCs w:val="24"/>
        </w:rPr>
        <w:t>.</w:t>
      </w:r>
      <w:r w:rsidR="00E4293C" w:rsidRPr="00602498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 xml:space="preserve"> </w:t>
      </w:r>
      <w:r w:rsidR="00E4293C" w:rsidRPr="0060249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 xml:space="preserve">Postprandial kinetic response for inflammatory markers, (a) </w:t>
      </w:r>
      <w:r w:rsidR="00E4293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TNFα</w:t>
      </w:r>
      <w:r w:rsidR="00E4293C" w:rsidRPr="0060249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 xml:space="preserve">, (b) IL6, </w:t>
      </w:r>
      <w:r w:rsidR="00E4293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 xml:space="preserve">and </w:t>
      </w:r>
      <w:r w:rsidR="00E4293C" w:rsidRPr="0060249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(c)</w:t>
      </w:r>
      <w:r w:rsidR="00E4293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 xml:space="preserve"> </w:t>
      </w:r>
      <w:r w:rsidR="00E4293C" w:rsidRPr="0060249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 xml:space="preserve">CCL5, to high fat test meal after </w:t>
      </w:r>
      <w:proofErr w:type="gramStart"/>
      <w:r w:rsidR="00E4293C" w:rsidRPr="0060249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two week</w:t>
      </w:r>
      <w:proofErr w:type="gramEnd"/>
      <w:r w:rsidR="00E4293C" w:rsidRPr="0060249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 xml:space="preserve"> intake of acidified milk or probiotic </w:t>
      </w:r>
      <w:r w:rsidR="004A7D39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yogurt</w:t>
      </w:r>
      <w:r w:rsidR="00E4293C" w:rsidRPr="0060249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.</w:t>
      </w:r>
      <w:r w:rsidR="00E4293C" w:rsidRPr="008E7D3D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/>
        </w:rPr>
        <w:t xml:space="preserve"> </w:t>
      </w:r>
      <w:r w:rsidR="00E4293C"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Basal=white, post-acidified milk=</w:t>
      </w:r>
      <w:r w:rsidR="00E4293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light grey</w:t>
      </w:r>
      <w:r w:rsidR="00E4293C"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, post-</w:t>
      </w:r>
      <w:r w:rsidR="004A7D39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yogurt</w:t>
      </w:r>
      <w:r w:rsidR="00E4293C"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=</w:t>
      </w:r>
      <w:r w:rsidR="00E4293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>dark grey</w:t>
      </w:r>
      <w:r w:rsidR="00E4293C" w:rsidRPr="008E7D3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GB"/>
        </w:rPr>
        <w:t xml:space="preserve">. </w:t>
      </w:r>
    </w:p>
    <w:p w14:paraId="123F2A18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1C3EA6EC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2A967B29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69FF9C0C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0E12757E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75322349" w14:textId="77777777" w:rsidR="00E4293C" w:rsidRDefault="00E4293C" w:rsidP="00E429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2576" behindDoc="1" locked="0" layoutInCell="1" allowOverlap="1" wp14:anchorId="58FE62B3" wp14:editId="321D6271">
            <wp:simplePos x="0" y="0"/>
            <wp:positionH relativeFrom="column">
              <wp:posOffset>-24299</wp:posOffset>
            </wp:positionH>
            <wp:positionV relativeFrom="paragraph">
              <wp:posOffset>-1610</wp:posOffset>
            </wp:positionV>
            <wp:extent cx="6420386" cy="2640169"/>
            <wp:effectExtent l="19050" t="0" r="0" b="0"/>
            <wp:wrapNone/>
            <wp:docPr id="4" name="Image 3" descr="Burton.et.al.2016.Figure_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 3" descr="Burton.et.al.2016.Figure_3.pdf"/>
                    <pic:cNvPicPr>
                      <a:picLocks noChangeAspect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26" r="5358" b="77153"/>
                    <a:stretch/>
                  </pic:blipFill>
                  <pic:spPr bwMode="auto">
                    <a:xfrm>
                      <a:off x="0" y="0"/>
                      <a:ext cx="6420386" cy="26401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/>
                      </a:ext>
                    </a:extLst>
                  </pic:spPr>
                </pic:pic>
              </a:graphicData>
            </a:graphic>
          </wp:anchor>
        </w:drawing>
      </w:r>
    </w:p>
    <w:p w14:paraId="1F80906C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22313E1A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56282E21" w14:textId="43C053C7" w:rsidR="00E4293C" w:rsidRDefault="00597FC0" w:rsidP="00E429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2C5654BB" wp14:editId="77BDB471">
                <wp:simplePos x="0" y="0"/>
                <wp:positionH relativeFrom="column">
                  <wp:posOffset>-436880</wp:posOffset>
                </wp:positionH>
                <wp:positionV relativeFrom="paragraph">
                  <wp:posOffset>44450</wp:posOffset>
                </wp:positionV>
                <wp:extent cx="768350" cy="1322070"/>
                <wp:effectExtent l="0" t="0" r="0" b="0"/>
                <wp:wrapSquare wrapText="bothSides"/>
                <wp:docPr id="10" name="Zone de text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768350" cy="13220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1B96A70" w14:textId="77777777" w:rsidR="004A7D39" w:rsidRPr="00492D40" w:rsidRDefault="004A7D39" w:rsidP="00E4293C">
                            <w:pPr>
                              <w:rPr>
                                <w:rFonts w:ascii="Helvetica" w:hAnsi="Helvetica"/>
                                <w:sz w:val="18"/>
                                <w:szCs w:val="18"/>
                              </w:rPr>
                            </w:pPr>
                            <w:r w:rsidRPr="00492D40">
                              <w:rPr>
                                <w:rFonts w:ascii="Helvetica" w:hAnsi="Helvetica"/>
                                <w:sz w:val="18"/>
                                <w:szCs w:val="18"/>
                              </w:rPr>
                              <w:t>3e+06</w:t>
                            </w:r>
                          </w:p>
                          <w:p w14:paraId="51353409" w14:textId="77777777" w:rsidR="004A7D39" w:rsidRPr="00492D40" w:rsidRDefault="004A7D39" w:rsidP="00E4293C">
                            <w:pPr>
                              <w:rPr>
                                <w:rFonts w:ascii="Helvetica" w:hAnsi="Helvetica"/>
                                <w:sz w:val="36"/>
                                <w:szCs w:val="36"/>
                              </w:rPr>
                            </w:pPr>
                          </w:p>
                          <w:p w14:paraId="011A25F3" w14:textId="77777777" w:rsidR="004A7D39" w:rsidRPr="00492D40" w:rsidRDefault="004A7D39" w:rsidP="00E4293C">
                            <w:pPr>
                              <w:rPr>
                                <w:rFonts w:ascii="Helvetica" w:hAnsi="Helvetica"/>
                                <w:sz w:val="18"/>
                                <w:szCs w:val="18"/>
                              </w:rPr>
                            </w:pPr>
                          </w:p>
                          <w:p w14:paraId="632E853C" w14:textId="77777777" w:rsidR="004A7D39" w:rsidRPr="00492D40" w:rsidRDefault="004A7D39" w:rsidP="00E4293C">
                            <w:pPr>
                              <w:rPr>
                                <w:rFonts w:ascii="Helvetica" w:hAnsi="Helvetica"/>
                                <w:sz w:val="18"/>
                                <w:szCs w:val="18"/>
                              </w:rPr>
                            </w:pPr>
                            <w:r w:rsidRPr="00492D40">
                              <w:rPr>
                                <w:rFonts w:ascii="Helvetica" w:hAnsi="Helvetica"/>
                                <w:sz w:val="18"/>
                                <w:szCs w:val="18"/>
                              </w:rPr>
                              <w:t>0e+00</w:t>
                            </w:r>
                          </w:p>
                          <w:p w14:paraId="0ABA4437" w14:textId="77777777" w:rsidR="004A7D39" w:rsidRPr="00492D40" w:rsidRDefault="004A7D39" w:rsidP="00E4293C">
                            <w:pPr>
                              <w:rPr>
                                <w:rFonts w:ascii="Helvetica" w:hAnsi="Helvetica"/>
                                <w:sz w:val="18"/>
                                <w:szCs w:val="18"/>
                              </w:rPr>
                            </w:pPr>
                          </w:p>
                          <w:p w14:paraId="26D7A2C3" w14:textId="77777777" w:rsidR="004A7D39" w:rsidRPr="00492D40" w:rsidRDefault="004A7D39" w:rsidP="00E4293C">
                            <w:pPr>
                              <w:rPr>
                                <w:rFonts w:ascii="Helvetica" w:hAnsi="Helvetica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5654BB" id="Zone de texte 10" o:spid="_x0000_s1034" type="#_x0000_t202" style="position:absolute;margin-left:-34.4pt;margin-top:3.5pt;width:60.5pt;height:104.1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" filled="f" stroked="f">
                <v:path arrowok="t"/>
                <v:textbox>
                  <w:txbxContent>
                    <w:p w14:paraId="51B96A70" w14:textId="77777777" w:rsidR="004A7D39" w:rsidRPr="00492D40" w:rsidRDefault="004A7D39" w:rsidP="00E4293C">
                      <w:pPr>
                        <w:rPr>
                          <w:rFonts w:ascii="Helvetica" w:hAnsi="Helvetica"/>
                          <w:sz w:val="18"/>
                          <w:szCs w:val="18"/>
                        </w:rPr>
                      </w:pPr>
                      <w:r w:rsidRPr="00492D40">
                        <w:rPr>
                          <w:rFonts w:ascii="Helvetica" w:hAnsi="Helvetica"/>
                          <w:sz w:val="18"/>
                          <w:szCs w:val="18"/>
                        </w:rPr>
                        <w:t>3e+06</w:t>
                      </w:r>
                    </w:p>
                    <w:p w14:paraId="51353409" w14:textId="77777777" w:rsidR="004A7D39" w:rsidRPr="00492D40" w:rsidRDefault="004A7D39" w:rsidP="00E4293C">
                      <w:pPr>
                        <w:rPr>
                          <w:rFonts w:ascii="Helvetica" w:hAnsi="Helvetica"/>
                          <w:sz w:val="36"/>
                          <w:szCs w:val="36"/>
                        </w:rPr>
                      </w:pPr>
                    </w:p>
                    <w:p w14:paraId="011A25F3" w14:textId="77777777" w:rsidR="004A7D39" w:rsidRPr="00492D40" w:rsidRDefault="004A7D39" w:rsidP="00E4293C">
                      <w:pPr>
                        <w:rPr>
                          <w:rFonts w:ascii="Helvetica" w:hAnsi="Helvetica"/>
                          <w:sz w:val="18"/>
                          <w:szCs w:val="18"/>
                        </w:rPr>
                      </w:pPr>
                    </w:p>
                    <w:p w14:paraId="632E853C" w14:textId="77777777" w:rsidR="004A7D39" w:rsidRPr="00492D40" w:rsidRDefault="004A7D39" w:rsidP="00E4293C">
                      <w:pPr>
                        <w:rPr>
                          <w:rFonts w:ascii="Helvetica" w:hAnsi="Helvetica"/>
                          <w:sz w:val="18"/>
                          <w:szCs w:val="18"/>
                        </w:rPr>
                      </w:pPr>
                      <w:r w:rsidRPr="00492D40">
                        <w:rPr>
                          <w:rFonts w:ascii="Helvetica" w:hAnsi="Helvetica"/>
                          <w:sz w:val="18"/>
                          <w:szCs w:val="18"/>
                        </w:rPr>
                        <w:t>0e+00</w:t>
                      </w:r>
                    </w:p>
                    <w:p w14:paraId="0ABA4437" w14:textId="77777777" w:rsidR="004A7D39" w:rsidRPr="00492D40" w:rsidRDefault="004A7D39" w:rsidP="00E4293C">
                      <w:pPr>
                        <w:rPr>
                          <w:rFonts w:ascii="Helvetica" w:hAnsi="Helvetica"/>
                          <w:sz w:val="18"/>
                          <w:szCs w:val="18"/>
                        </w:rPr>
                      </w:pPr>
                    </w:p>
                    <w:p w14:paraId="26D7A2C3" w14:textId="77777777" w:rsidR="004A7D39" w:rsidRPr="00492D40" w:rsidRDefault="004A7D39" w:rsidP="00E4293C">
                      <w:pPr>
                        <w:rPr>
                          <w:rFonts w:ascii="Helvetica" w:hAnsi="Helvetica"/>
                          <w:sz w:val="18"/>
                          <w:szCs w:val="18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E7E9B27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3A1307FA" w14:textId="77777777" w:rsidR="00E4293C" w:rsidRDefault="00E4293C" w:rsidP="00E4293C">
      <w:pPr>
        <w:spacing w:line="480" w:lineRule="auto"/>
        <w:ind w:right="4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725CF60" w14:textId="77777777" w:rsidR="00E4293C" w:rsidRDefault="00E4293C" w:rsidP="00E4293C">
      <w:pPr>
        <w:spacing w:line="480" w:lineRule="auto"/>
        <w:ind w:right="4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0914946" w14:textId="77777777" w:rsidR="00E4293C" w:rsidRDefault="00E4293C" w:rsidP="00E4293C">
      <w:pPr>
        <w:spacing w:line="480" w:lineRule="auto"/>
        <w:ind w:right="4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0B4F37E" w14:textId="742BCD2A" w:rsidR="00E4293C" w:rsidRPr="008E7D3D" w:rsidRDefault="00E4293C" w:rsidP="00E4293C">
      <w:pPr>
        <w:spacing w:line="360" w:lineRule="auto"/>
        <w:ind w:right="4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0D357B">
        <w:rPr>
          <w:rFonts w:ascii="Times New Roman" w:hAnsi="Times New Roman" w:cs="Times New Roman"/>
          <w:b/>
          <w:sz w:val="24"/>
          <w:szCs w:val="24"/>
        </w:rPr>
        <w:t>Fig S5</w:t>
      </w:r>
      <w:r w:rsidRPr="00602498">
        <w:rPr>
          <w:rFonts w:ascii="Times New Roman" w:hAnsi="Times New Roman" w:cs="Times New Roman"/>
          <w:b/>
          <w:sz w:val="24"/>
          <w:szCs w:val="24"/>
        </w:rPr>
        <w:t>.</w:t>
      </w:r>
      <w:r w:rsidRPr="008E7D3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02498">
        <w:rPr>
          <w:rFonts w:ascii="Times New Roman" w:hAnsi="Times New Roman" w:cs="Times New Roman"/>
          <w:sz w:val="24"/>
          <w:szCs w:val="24"/>
        </w:rPr>
        <w:t>Cluster analysis by Spearman’s distance using OTUs present at a mean abundance of 0.01% in a minimum of three volunteers (</w:t>
      </w:r>
      <w:r w:rsidRPr="00602498">
        <w:rPr>
          <w:rFonts w:ascii="Times New Roman" w:hAnsi="Times New Roman" w:cs="Times New Roman"/>
          <w:i/>
          <w:sz w:val="24"/>
          <w:szCs w:val="24"/>
        </w:rPr>
        <w:t>n</w:t>
      </w:r>
      <w:r w:rsidRPr="00602498">
        <w:rPr>
          <w:rFonts w:ascii="Times New Roman" w:hAnsi="Times New Roman" w:cs="Times New Roman"/>
          <w:sz w:val="24"/>
          <w:szCs w:val="24"/>
        </w:rPr>
        <w:t xml:space="preserve">=292). </w:t>
      </w:r>
      <w:r w:rsidRPr="008E7D3D">
        <w:rPr>
          <w:rFonts w:ascii="Times New Roman" w:hAnsi="Times New Roman" w:cs="Times New Roman"/>
          <w:sz w:val="24"/>
          <w:szCs w:val="24"/>
        </w:rPr>
        <w:t>All samples included in the analysis are presented. Samples coded by study day (RI=run-in, Y1/Y2=</w:t>
      </w:r>
      <w:r w:rsidR="007265EE" w:rsidRPr="004A1EA1">
        <w:rPr>
          <w:rFonts w:ascii="Times New Roman" w:hAnsi="Times New Roman" w:cs="Times New Roman"/>
          <w:sz w:val="24"/>
          <w:szCs w:val="24"/>
        </w:rPr>
        <w:t xml:space="preserve">probiotic </w:t>
      </w:r>
      <w:r w:rsidR="004A7D39" w:rsidRPr="004A1EA1">
        <w:rPr>
          <w:rFonts w:ascii="Times New Roman" w:hAnsi="Times New Roman" w:cs="Times New Roman"/>
          <w:sz w:val="24"/>
          <w:szCs w:val="24"/>
        </w:rPr>
        <w:t>yogurt</w:t>
      </w:r>
      <w:r w:rsidRPr="004A1EA1">
        <w:rPr>
          <w:rFonts w:ascii="Times New Roman" w:hAnsi="Times New Roman" w:cs="Times New Roman"/>
          <w:sz w:val="24"/>
          <w:szCs w:val="24"/>
        </w:rPr>
        <w:t xml:space="preserve"> group 1/2, M1/M2=</w:t>
      </w:r>
      <w:r w:rsidR="007265EE" w:rsidRPr="004A1EA1">
        <w:rPr>
          <w:rFonts w:ascii="Times New Roman" w:hAnsi="Times New Roman" w:cs="Times New Roman"/>
          <w:sz w:val="24"/>
          <w:szCs w:val="24"/>
        </w:rPr>
        <w:t xml:space="preserve">acidified </w:t>
      </w:r>
      <w:r w:rsidRPr="004A1EA1">
        <w:rPr>
          <w:rFonts w:ascii="Times New Roman" w:hAnsi="Times New Roman" w:cs="Times New Roman"/>
          <w:sz w:val="24"/>
          <w:szCs w:val="24"/>
        </w:rPr>
        <w:t>milk group 1/2, WO1/WO2=wash-out</w:t>
      </w:r>
      <w:r w:rsidR="00CD20CE" w:rsidRPr="004A1EA1">
        <w:rPr>
          <w:rFonts w:ascii="Times New Roman" w:hAnsi="Times New Roman" w:cs="Times New Roman"/>
          <w:sz w:val="24"/>
          <w:szCs w:val="24"/>
        </w:rPr>
        <w:t xml:space="preserve"> </w:t>
      </w:r>
      <w:r w:rsidRPr="004A1EA1">
        <w:rPr>
          <w:rFonts w:ascii="Times New Roman" w:hAnsi="Times New Roman" w:cs="Times New Roman"/>
          <w:sz w:val="24"/>
          <w:szCs w:val="24"/>
        </w:rPr>
        <w:t>1/2), subject number</w:t>
      </w:r>
      <w:r w:rsidRPr="008E7D3D">
        <w:rPr>
          <w:rFonts w:ascii="Times New Roman" w:hAnsi="Times New Roman" w:cs="Times New Roman"/>
          <w:sz w:val="24"/>
          <w:szCs w:val="24"/>
        </w:rPr>
        <w:t xml:space="preserve"> (002-021). </w:t>
      </w:r>
      <w:proofErr w:type="spellStart"/>
      <w:r w:rsidRPr="008E7D3D">
        <w:rPr>
          <w:rFonts w:ascii="Times New Roman" w:hAnsi="Times New Roman" w:cs="Times New Roman"/>
          <w:sz w:val="24"/>
          <w:szCs w:val="24"/>
        </w:rPr>
        <w:t>Colo</w:t>
      </w:r>
      <w:r>
        <w:rPr>
          <w:rFonts w:ascii="Times New Roman" w:hAnsi="Times New Roman" w:cs="Times New Roman"/>
          <w:sz w:val="24"/>
          <w:szCs w:val="24"/>
        </w:rPr>
        <w:t>ur</w:t>
      </w:r>
      <w:proofErr w:type="spellEnd"/>
      <w:r>
        <w:rPr>
          <w:rFonts w:ascii="Times New Roman" w:hAnsi="Times New Roman" w:cs="Times New Roman"/>
          <w:sz w:val="24"/>
          <w:szCs w:val="24"/>
        </w:rPr>
        <w:t>-coding by subject ID</w:t>
      </w:r>
      <w:r w:rsidRPr="008E7D3D">
        <w:rPr>
          <w:rFonts w:ascii="Times New Roman" w:hAnsi="Times New Roman" w:cs="Times New Roman"/>
          <w:sz w:val="24"/>
          <w:szCs w:val="24"/>
        </w:rPr>
        <w:t xml:space="preserve"> numb</w:t>
      </w:r>
      <w:bookmarkStart w:id="0" w:name="_GoBack"/>
      <w:bookmarkEnd w:id="0"/>
      <w:r w:rsidRPr="008E7D3D">
        <w:rPr>
          <w:rFonts w:ascii="Times New Roman" w:hAnsi="Times New Roman" w:cs="Times New Roman"/>
          <w:sz w:val="24"/>
          <w:szCs w:val="24"/>
        </w:rPr>
        <w:t>er.</w:t>
      </w:r>
    </w:p>
    <w:p w14:paraId="68EE2CA5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1433AA28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1D138FCF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1280B26C" w14:textId="77777777" w:rsidR="00E4293C" w:rsidRDefault="00E4293C" w:rsidP="00E4293C">
      <w:pPr>
        <w:rPr>
          <w:rFonts w:ascii="Times New Roman" w:hAnsi="Times New Roman" w:cs="Times New Roman"/>
        </w:rPr>
      </w:pPr>
    </w:p>
    <w:p w14:paraId="6E4991E1" w14:textId="77777777" w:rsidR="00E4293C" w:rsidRPr="008E7D3D" w:rsidRDefault="00E4293C" w:rsidP="00E4293C">
      <w:pPr>
        <w:rPr>
          <w:rFonts w:ascii="Times New Roman" w:hAnsi="Times New Roman" w:cs="Times New Roman"/>
        </w:rPr>
      </w:pPr>
    </w:p>
    <w:p w14:paraId="176E4ADE" w14:textId="77777777" w:rsidR="00E4293C" w:rsidRDefault="00E4293C" w:rsidP="00BE75CE">
      <w:pPr>
        <w:spacing w:line="360" w:lineRule="auto"/>
      </w:pPr>
    </w:p>
    <w:sectPr w:rsidR="00E4293C" w:rsidSect="00846102">
      <w:headerReference w:type="default" r:id="rId14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4C73F96" w14:textId="77777777" w:rsidR="00CF123F" w:rsidRDefault="00CF123F" w:rsidP="00E4293C">
      <w:pPr>
        <w:spacing w:after="0" w:line="240" w:lineRule="auto"/>
      </w:pPr>
      <w:r>
        <w:separator/>
      </w:r>
    </w:p>
  </w:endnote>
  <w:endnote w:type="continuationSeparator" w:id="0">
    <w:p w14:paraId="3E3E21DD" w14:textId="77777777" w:rsidR="00CF123F" w:rsidRDefault="00CF123F" w:rsidP="00E429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5F6979" w14:textId="77777777" w:rsidR="00CF123F" w:rsidRDefault="00CF123F" w:rsidP="00E4293C">
      <w:pPr>
        <w:spacing w:after="0" w:line="240" w:lineRule="auto"/>
      </w:pPr>
      <w:r>
        <w:separator/>
      </w:r>
    </w:p>
  </w:footnote>
  <w:footnote w:type="continuationSeparator" w:id="0">
    <w:p w14:paraId="191D03C9" w14:textId="77777777" w:rsidR="00CF123F" w:rsidRDefault="00CF123F" w:rsidP="00E4293C">
      <w:pPr>
        <w:spacing w:after="0" w:line="240" w:lineRule="auto"/>
      </w:pPr>
      <w:r>
        <w:continuationSeparator/>
      </w:r>
    </w:p>
  </w:footnote>
  <w:footnote w:id="1">
    <w:p w14:paraId="69BED7E8" w14:textId="77777777" w:rsidR="004A7D39" w:rsidRPr="006F121F" w:rsidRDefault="004A7D39" w:rsidP="00E4293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6F121F">
        <w:rPr>
          <w:rFonts w:ascii="Times New Roman" w:eastAsia="Arial" w:hAnsi="Times New Roman" w:cs="Arial"/>
        </w:rPr>
        <w:t>All control UHT milk nutrients as indicated by manufacturer.</w:t>
      </w:r>
      <w:r w:rsidRPr="006F121F">
        <w:rPr>
          <w:rFonts w:ascii="Times New Roman" w:eastAsia="Arial" w:hAnsi="Times New Roman" w:cs="Arial"/>
          <w:b/>
        </w:rPr>
        <w:t xml:space="preserve"> </w:t>
      </w:r>
      <w:r w:rsidRPr="006F121F">
        <w:rPr>
          <w:rFonts w:ascii="Times New Roman" w:eastAsia="Arial" w:hAnsi="Times New Roman" w:cs="Arial"/>
        </w:rPr>
        <w:t xml:space="preserve">*Nutrients assayed by enzymatic spectrophotometric analysis; **nutrients assayed by </w:t>
      </w:r>
      <w:proofErr w:type="spellStart"/>
      <w:r w:rsidRPr="006F121F">
        <w:rPr>
          <w:rFonts w:ascii="Times New Roman" w:eastAsia="Arial" w:hAnsi="Times New Roman" w:cs="Arial"/>
        </w:rPr>
        <w:t>Roese</w:t>
      </w:r>
      <w:proofErr w:type="spellEnd"/>
      <w:r w:rsidRPr="006F121F">
        <w:rPr>
          <w:rFonts w:ascii="Times New Roman" w:eastAsia="Arial" w:hAnsi="Times New Roman" w:cs="Arial"/>
        </w:rPr>
        <w:t xml:space="preserve">-Gottlieb gravimetric method and </w:t>
      </w:r>
      <w:proofErr w:type="spellStart"/>
      <w:r w:rsidRPr="006F121F">
        <w:rPr>
          <w:rFonts w:ascii="Times New Roman" w:eastAsia="Arial" w:hAnsi="Times New Roman" w:cs="Arial"/>
        </w:rPr>
        <w:t>Kjeldahl</w:t>
      </w:r>
      <w:proofErr w:type="spellEnd"/>
      <w:r w:rsidRPr="006F121F">
        <w:rPr>
          <w:rFonts w:ascii="Times New Roman" w:eastAsia="Arial" w:hAnsi="Times New Roman" w:cs="Arial"/>
        </w:rPr>
        <w:t xml:space="preserve"> method with potentiometric titration. Total sugars calculated as the sum of assayed sugars. Carbohydrate calculated by sum of all assayed carbohydrates. Protein calculated by assessment of tota</w:t>
      </w:r>
      <w:r>
        <w:rPr>
          <w:rFonts w:ascii="Times New Roman" w:eastAsia="Arial" w:hAnsi="Times New Roman" w:cs="Arial"/>
        </w:rPr>
        <w:t xml:space="preserve">l nitrogen content using Jones </w:t>
      </w:r>
      <w:r w:rsidRPr="006F121F">
        <w:rPr>
          <w:rFonts w:ascii="Times New Roman" w:eastAsia="Arial" w:hAnsi="Times New Roman" w:cs="Arial"/>
        </w:rPr>
        <w:t>conversion factor for milk</w:t>
      </w:r>
      <w:r>
        <w:rPr>
          <w:rFonts w:ascii="Times New Roman" w:eastAsia="Arial" w:hAnsi="Times New Roman" w:cs="Arial"/>
        </w:rPr>
        <w:t xml:space="preserve"> </w:t>
      </w:r>
      <w:r w:rsidRPr="00EA5683">
        <w:rPr>
          <w:rFonts w:ascii="Times New Roman" w:eastAsia="Arial" w:hAnsi="Times New Roman" w:cs="Arial"/>
          <w:vertAlign w:val="superscript"/>
        </w:rPr>
        <w:t>(1).</w:t>
      </w:r>
      <w:r w:rsidRPr="006F121F">
        <w:rPr>
          <w:rFonts w:ascii="Times New Roman" w:eastAsia="Arial" w:hAnsi="Times New Roman" w:cs="Arial"/>
        </w:rPr>
        <w:t xml:space="preserve"> Atwater factors used to calculate total energy content</w:t>
      </w:r>
      <w:r>
        <w:rPr>
          <w:rFonts w:ascii="Times New Roman" w:eastAsia="Arial" w:hAnsi="Times New Roman" w:cs="Arial"/>
        </w:rPr>
        <w:t xml:space="preserve"> </w:t>
      </w:r>
      <w:r w:rsidRPr="00EA5683">
        <w:rPr>
          <w:rFonts w:ascii="Times New Roman" w:eastAsia="Arial" w:hAnsi="Times New Roman" w:cs="Arial"/>
          <w:vertAlign w:val="superscript"/>
        </w:rPr>
        <w:t>(2).</w:t>
      </w:r>
    </w:p>
  </w:footnote>
  <w:footnote w:id="2">
    <w:p w14:paraId="596DD72A" w14:textId="77777777" w:rsidR="004A7D39" w:rsidRPr="006F121F" w:rsidRDefault="004A7D39" w:rsidP="00E4293C">
      <w:pPr>
        <w:pStyle w:val="FootnoteText"/>
      </w:pPr>
      <w:r>
        <w:t xml:space="preserve">IQR, interquartile range. </w:t>
      </w:r>
      <w:r>
        <w:rPr>
          <w:rStyle w:val="FootnoteReference"/>
        </w:rPr>
        <w:footnoteRef/>
      </w:r>
      <w:r>
        <w:t xml:space="preserve"> </w:t>
      </w:r>
      <w:r w:rsidRPr="006F121F">
        <w:rPr>
          <w:rFonts w:ascii="Times New Roman" w:eastAsia="Arial" w:hAnsi="Times New Roman" w:cs="Arial"/>
        </w:rPr>
        <w:t xml:space="preserve">Only data from volunteers that completed all test days </w:t>
      </w:r>
      <w:proofErr w:type="spellStart"/>
      <w:r w:rsidRPr="006F121F">
        <w:rPr>
          <w:rFonts w:ascii="Times New Roman" w:eastAsia="Arial" w:hAnsi="Times New Roman" w:cs="Arial"/>
        </w:rPr>
        <w:t>analysed</w:t>
      </w:r>
      <w:proofErr w:type="spellEnd"/>
      <w:r w:rsidRPr="006F121F">
        <w:rPr>
          <w:rFonts w:ascii="Times New Roman" w:eastAsia="Arial" w:hAnsi="Times New Roman" w:cs="Arial"/>
        </w:rPr>
        <w:t xml:space="preserve"> (</w:t>
      </w:r>
      <w:r w:rsidRPr="007B1B1C">
        <w:rPr>
          <w:rFonts w:ascii="Times New Roman" w:eastAsia="Arial" w:hAnsi="Times New Roman" w:cs="Arial"/>
          <w:i/>
        </w:rPr>
        <w:t>n</w:t>
      </w:r>
      <w:r w:rsidRPr="006F121F">
        <w:rPr>
          <w:rFonts w:ascii="Times New Roman" w:eastAsia="Arial" w:hAnsi="Times New Roman" w:cs="Arial"/>
        </w:rPr>
        <w:t>=12).</w:t>
      </w:r>
    </w:p>
  </w:footnote>
  <w:footnote w:id="3">
    <w:p w14:paraId="65E45812" w14:textId="77777777" w:rsidR="004A7D39" w:rsidRDefault="004A7D39" w:rsidP="00E4293C">
      <w:pPr>
        <w:pStyle w:val="FootnoteText"/>
        <w:rPr>
          <w:rFonts w:ascii="Times New Roman" w:eastAsia="Arial" w:hAnsi="Times New Roman" w:cs="Arial"/>
        </w:rPr>
      </w:pPr>
      <w:r>
        <w:rPr>
          <w:rFonts w:ascii="Times New Roman" w:eastAsia="Arial" w:hAnsi="Times New Roman" w:cs="Arial"/>
        </w:rPr>
        <w:t>IQR, interquartile range; AEE, activity energy expenditure; MET,</w:t>
      </w:r>
      <w:r w:rsidRPr="006F121F">
        <w:rPr>
          <w:rFonts w:ascii="Times New Roman" w:eastAsia="Arial" w:hAnsi="Times New Roman" w:cs="Arial"/>
        </w:rPr>
        <w:t xml:space="preserve"> Metabolic equivalent of task</w:t>
      </w:r>
      <w:r>
        <w:rPr>
          <w:rFonts w:ascii="Times New Roman" w:eastAsia="Arial" w:hAnsi="Times New Roman" w:cs="Arial"/>
        </w:rPr>
        <w:t>;</w:t>
      </w:r>
      <w:r w:rsidRPr="00894641">
        <w:rPr>
          <w:rFonts w:ascii="Times New Roman" w:eastAsia="Arial" w:hAnsi="Times New Roman" w:cs="Arial"/>
        </w:rPr>
        <w:t xml:space="preserve"> </w:t>
      </w:r>
      <w:r>
        <w:rPr>
          <w:rFonts w:ascii="Times New Roman" w:eastAsia="Arial" w:hAnsi="Times New Roman" w:cs="Arial"/>
        </w:rPr>
        <w:t xml:space="preserve">PA, Physical activity; MVPA, Moderate-vigorous PA; CPM, </w:t>
      </w:r>
      <w:r w:rsidRPr="006F121F">
        <w:rPr>
          <w:rFonts w:ascii="Times New Roman" w:eastAsia="Arial" w:hAnsi="Times New Roman" w:cs="Arial"/>
        </w:rPr>
        <w:t>cou</w:t>
      </w:r>
      <w:r>
        <w:rPr>
          <w:rFonts w:ascii="Times New Roman" w:eastAsia="Arial" w:hAnsi="Times New Roman" w:cs="Arial"/>
        </w:rPr>
        <w:t>nts per min.</w:t>
      </w:r>
      <w:r w:rsidRPr="006F121F">
        <w:rPr>
          <w:rFonts w:ascii="Times New Roman" w:eastAsia="Arial" w:hAnsi="Times New Roman" w:cs="Arial"/>
        </w:rPr>
        <w:t xml:space="preserve"> </w:t>
      </w:r>
    </w:p>
    <w:p w14:paraId="0413A760" w14:textId="77777777" w:rsidR="004A7D39" w:rsidRPr="006F121F" w:rsidRDefault="004A7D39" w:rsidP="00E4293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eastAsia="Arial" w:hAnsi="Times New Roman" w:cs="Arial"/>
        </w:rPr>
        <w:t xml:space="preserve">Minimum wear time is 8 h/d for three days. </w:t>
      </w:r>
    </w:p>
  </w:footnote>
  <w:footnote w:id="4">
    <w:p w14:paraId="0108B285" w14:textId="77777777" w:rsidR="004A7D39" w:rsidRPr="00796A1B" w:rsidRDefault="004A7D39" w:rsidP="00894641">
      <w:pPr>
        <w:spacing w:after="193" w:line="269" w:lineRule="auto"/>
        <w:ind w:left="-5" w:hanging="10"/>
        <w:rPr>
          <w:rFonts w:ascii="Times New Roman" w:eastAsia="Arial" w:hAnsi="Times New Roman" w:cs="Arial"/>
          <w:sz w:val="20"/>
          <w:szCs w:val="20"/>
        </w:rPr>
      </w:pPr>
      <w:r>
        <w:rPr>
          <w:rFonts w:ascii="Times New Roman" w:eastAsia="Arial" w:hAnsi="Times New Roman" w:cs="Arial"/>
          <w:sz w:val="20"/>
          <w:szCs w:val="20"/>
        </w:rPr>
        <w:t xml:space="preserve">IQR, interquartile range; </w:t>
      </w:r>
      <w:proofErr w:type="spellStart"/>
      <w:r>
        <w:rPr>
          <w:rFonts w:ascii="Times New Roman" w:eastAsia="Arial" w:hAnsi="Times New Roman" w:cs="Arial"/>
          <w:sz w:val="20"/>
          <w:szCs w:val="20"/>
        </w:rPr>
        <w:t>hsCRP</w:t>
      </w:r>
      <w:proofErr w:type="spellEnd"/>
      <w:r>
        <w:rPr>
          <w:rFonts w:ascii="Times New Roman" w:eastAsia="Arial" w:hAnsi="Times New Roman" w:cs="Arial"/>
          <w:sz w:val="20"/>
          <w:szCs w:val="20"/>
        </w:rPr>
        <w:t xml:space="preserve">, </w:t>
      </w:r>
      <w:r w:rsidRPr="007D5C91">
        <w:rPr>
          <w:rFonts w:ascii="Times New Roman" w:eastAsia="Arial" w:hAnsi="Times New Roman" w:cs="Arial"/>
          <w:sz w:val="20"/>
          <w:szCs w:val="20"/>
        </w:rPr>
        <w:t>high</w:t>
      </w:r>
      <w:r>
        <w:rPr>
          <w:rFonts w:ascii="Times New Roman" w:eastAsia="Arial" w:hAnsi="Times New Roman" w:cs="Arial"/>
          <w:sz w:val="20"/>
          <w:szCs w:val="20"/>
        </w:rPr>
        <w:t xml:space="preserve"> sensitivity C-reactive protein</w:t>
      </w:r>
      <w:r w:rsidRPr="00BF5A22">
        <w:rPr>
          <w:rFonts w:ascii="Times New Roman" w:eastAsia="Arial" w:hAnsi="Times New Roman" w:cs="Arial"/>
          <w:sz w:val="20"/>
          <w:szCs w:val="20"/>
        </w:rPr>
        <w:t xml:space="preserve">; </w:t>
      </w:r>
      <w:r>
        <w:rPr>
          <w:rFonts w:ascii="Times New Roman" w:eastAsia="Arial" w:hAnsi="Times New Roman" w:cs="Arial"/>
          <w:sz w:val="20"/>
          <w:szCs w:val="20"/>
        </w:rPr>
        <w:t xml:space="preserve">LPS, </w:t>
      </w:r>
      <w:r w:rsidRPr="00BF5A22">
        <w:rPr>
          <w:rFonts w:ascii="Times New Roman" w:hAnsi="Times New Roman" w:cs="Times New Roman"/>
          <w:sz w:val="20"/>
          <w:szCs w:val="20"/>
        </w:rPr>
        <w:t>lipo</w:t>
      </w:r>
      <w:r>
        <w:rPr>
          <w:rFonts w:ascii="Times New Roman" w:hAnsi="Times New Roman" w:cs="Times New Roman"/>
          <w:sz w:val="20"/>
          <w:szCs w:val="20"/>
        </w:rPr>
        <w:t>polysaccharide</w:t>
      </w:r>
      <w:r>
        <w:t xml:space="preserve">; </w:t>
      </w:r>
      <w:r>
        <w:rPr>
          <w:rFonts w:ascii="Times New Roman" w:eastAsia="Arial" w:hAnsi="Times New Roman" w:cs="Arial"/>
          <w:sz w:val="20"/>
          <w:szCs w:val="20"/>
        </w:rPr>
        <w:t xml:space="preserve">CCL2, </w:t>
      </w:r>
      <w:r w:rsidRPr="007D5C91">
        <w:rPr>
          <w:rFonts w:ascii="Times New Roman" w:eastAsia="Arial" w:hAnsi="Times New Roman" w:cs="Arial"/>
          <w:sz w:val="20"/>
          <w:szCs w:val="20"/>
        </w:rPr>
        <w:t>chemokine ligan</w:t>
      </w:r>
      <w:r>
        <w:rPr>
          <w:rFonts w:ascii="Times New Roman" w:eastAsia="Arial" w:hAnsi="Times New Roman" w:cs="Arial"/>
          <w:sz w:val="20"/>
          <w:szCs w:val="20"/>
        </w:rPr>
        <w:t xml:space="preserve">d 2; CCL5, chemokine ligand 5. * = significant at </w:t>
      </w:r>
      <w:r w:rsidRPr="00E208C2">
        <w:rPr>
          <w:rFonts w:ascii="Times New Roman" w:eastAsia="Arial" w:hAnsi="Times New Roman" w:cs="Arial"/>
          <w:i/>
          <w:sz w:val="20"/>
          <w:szCs w:val="20"/>
        </w:rPr>
        <w:t>P</w:t>
      </w:r>
      <w:r>
        <w:rPr>
          <w:rFonts w:ascii="Times New Roman" w:eastAsia="Arial" w:hAnsi="Times New Roman" w:cs="Times New Roman"/>
          <w:sz w:val="20"/>
          <w:szCs w:val="20"/>
        </w:rPr>
        <w:t>≤</w:t>
      </w:r>
      <w:r>
        <w:rPr>
          <w:rFonts w:ascii="Times New Roman" w:eastAsia="Arial" w:hAnsi="Times New Roman" w:cs="Arial"/>
          <w:sz w:val="20"/>
          <w:szCs w:val="20"/>
        </w:rPr>
        <w:t xml:space="preserve"> 0.05.</w:t>
      </w:r>
      <w:r w:rsidRPr="00BF5A22">
        <w:rPr>
          <w:rFonts w:ascii="Times New Roman" w:eastAsia="Arial" w:hAnsi="Times New Roman" w:cs="Arial"/>
          <w:sz w:val="20"/>
          <w:szCs w:val="20"/>
        </w:rPr>
        <w:t xml:space="preserve"> </w:t>
      </w:r>
      <w:r>
        <w:rPr>
          <w:rFonts w:ascii="Times New Roman" w:eastAsia="Arial" w:hAnsi="Times New Roman" w:cs="Arial"/>
          <w:sz w:val="20"/>
          <w:szCs w:val="20"/>
        </w:rPr>
        <w:t xml:space="preserve">         </w:t>
      </w:r>
      <w:r>
        <w:rPr>
          <w:rStyle w:val="FootnoteReference"/>
        </w:rPr>
        <w:footnoteRef/>
      </w:r>
      <w:r>
        <w:t xml:space="preserve"> </w:t>
      </w:r>
      <w:r w:rsidRPr="007D5C91">
        <w:rPr>
          <w:rFonts w:ascii="Times New Roman" w:eastAsia="Arial" w:hAnsi="Times New Roman" w:cs="Arial"/>
          <w:sz w:val="20"/>
          <w:szCs w:val="20"/>
        </w:rPr>
        <w:t>Wilcoxon test used to assess significance of carry-over effect</w:t>
      </w:r>
      <w:r>
        <w:rPr>
          <w:rFonts w:ascii="Times New Roman" w:eastAsia="Arial" w:hAnsi="Times New Roman" w:cs="Arial"/>
          <w:sz w:val="20"/>
          <w:szCs w:val="20"/>
        </w:rPr>
        <w:t>s and to assess</w:t>
      </w:r>
      <w:r w:rsidRPr="007D5C91">
        <w:rPr>
          <w:rFonts w:ascii="Times New Roman" w:eastAsia="Arial" w:hAnsi="Times New Roman" w:cs="Arial"/>
          <w:sz w:val="20"/>
          <w:szCs w:val="20"/>
        </w:rPr>
        <w:t xml:space="preserve"> differenc</w:t>
      </w:r>
      <w:r>
        <w:rPr>
          <w:rFonts w:ascii="Times New Roman" w:eastAsia="Arial" w:hAnsi="Times New Roman" w:cs="Arial"/>
          <w:sz w:val="20"/>
          <w:szCs w:val="20"/>
        </w:rPr>
        <w:t>es between the two interventions.</w:t>
      </w:r>
      <w:r w:rsidRPr="007D5C91">
        <w:rPr>
          <w:rFonts w:ascii="Times New Roman" w:hAnsi="Times New Roman"/>
          <w:sz w:val="20"/>
          <w:szCs w:val="20"/>
        </w:rPr>
        <w:t xml:space="preserve"> </w:t>
      </w:r>
    </w:p>
  </w:footnote>
  <w:footnote w:id="5">
    <w:p w14:paraId="45B544F9" w14:textId="77777777" w:rsidR="004A7D39" w:rsidRPr="00C747D0" w:rsidRDefault="004A7D39" w:rsidP="00E4293C">
      <w:pPr>
        <w:pStyle w:val="FootnoteText"/>
        <w:rPr>
          <w:b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 w:cs="Times New Roman"/>
        </w:rPr>
        <w:t>O</w:t>
      </w:r>
      <w:r w:rsidRPr="00C747D0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U</w:t>
      </w:r>
      <w:r w:rsidRPr="00C747D0">
        <w:rPr>
          <w:rFonts w:ascii="Times New Roman" w:hAnsi="Times New Roman" w:cs="Times New Roman"/>
        </w:rPr>
        <w:t>, Operational taxonomic unit</w:t>
      </w:r>
      <w:r>
        <w:rPr>
          <w:rFonts w:ascii="Times New Roman" w:hAnsi="Times New Roman" w:cs="Times New Roman"/>
        </w:rPr>
        <w:t xml:space="preserve">; FC, </w:t>
      </w:r>
      <w:r w:rsidRPr="00C747D0">
        <w:rPr>
          <w:rFonts w:ascii="Times New Roman" w:eastAsia="Times New Roman" w:hAnsi="Times New Roman" w:cs="Times New Roman"/>
          <w:bCs/>
          <w:color w:val="000000"/>
          <w:lang w:eastAsia="fr-CH"/>
        </w:rPr>
        <w:t>Fold change (log2)</w:t>
      </w:r>
      <w:r>
        <w:rPr>
          <w:rFonts w:ascii="Times New Roman" w:eastAsia="Times New Roman" w:hAnsi="Times New Roman" w:cs="Times New Roman"/>
          <w:bCs/>
          <w:color w:val="000000"/>
          <w:lang w:eastAsia="fr-CH"/>
        </w:rPr>
        <w:t>.</w:t>
      </w:r>
    </w:p>
  </w:footnote>
  <w:footnote w:id="6">
    <w:p w14:paraId="5623E830" w14:textId="77777777" w:rsidR="004A7D39" w:rsidRPr="002475D6" w:rsidRDefault="004A7D39" w:rsidP="00E4293C">
      <w:pPr>
        <w:pStyle w:val="FootnoteText"/>
      </w:pPr>
      <w:r w:rsidRPr="00E7417F">
        <w:rPr>
          <w:rStyle w:val="FootnoteReference"/>
        </w:rPr>
        <w:footnoteRef/>
      </w:r>
      <w:r w:rsidRPr="00E7417F">
        <w:t xml:space="preserve"> </w:t>
      </w:r>
      <w:r>
        <w:rPr>
          <w:rFonts w:ascii="Times New Roman" w:hAnsi="Times New Roman" w:cs="Times New Roman"/>
        </w:rPr>
        <w:t>O</w:t>
      </w:r>
      <w:r w:rsidRPr="00C747D0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U</w:t>
      </w:r>
      <w:r w:rsidRPr="00C747D0">
        <w:rPr>
          <w:rFonts w:ascii="Times New Roman" w:hAnsi="Times New Roman" w:cs="Times New Roman"/>
        </w:rPr>
        <w:t>, Operational taxonomic unit</w:t>
      </w:r>
      <w:r>
        <w:rPr>
          <w:rFonts w:ascii="Times New Roman" w:hAnsi="Times New Roman" w:cs="Times New Roman"/>
        </w:rPr>
        <w:t xml:space="preserve">; FC, </w:t>
      </w:r>
      <w:r w:rsidRPr="00C747D0">
        <w:rPr>
          <w:rFonts w:ascii="Times New Roman" w:eastAsia="Times New Roman" w:hAnsi="Times New Roman" w:cs="Times New Roman"/>
          <w:bCs/>
          <w:color w:val="000000"/>
          <w:lang w:eastAsia="fr-CH"/>
        </w:rPr>
        <w:t>Fold change (log2)</w:t>
      </w:r>
      <w:r>
        <w:rPr>
          <w:rFonts w:ascii="Times New Roman" w:eastAsia="Times New Roman" w:hAnsi="Times New Roman" w:cs="Times New Roman"/>
          <w:bCs/>
          <w:color w:val="000000"/>
          <w:lang w:eastAsia="fr-CH"/>
        </w:rPr>
        <w:t>.</w:t>
      </w:r>
    </w:p>
  </w:footnote>
  <w:footnote w:id="7">
    <w:p w14:paraId="3A8F55AD" w14:textId="77777777" w:rsidR="004A7D39" w:rsidRPr="002475D6" w:rsidRDefault="004A7D39" w:rsidP="00E4293C">
      <w:pPr>
        <w:pStyle w:val="FootnoteText"/>
        <w:rPr>
          <w:rFonts w:ascii="Times New Roman" w:hAnsi="Times New Roman" w:cs="Times New Roman"/>
        </w:rPr>
      </w:pPr>
      <w:r w:rsidRPr="00E7417F">
        <w:rPr>
          <w:rStyle w:val="FootnoteReference"/>
          <w:rFonts w:ascii="Times New Roman" w:hAnsi="Times New Roman" w:cs="Times New Roman"/>
        </w:rPr>
        <w:footnoteRef/>
      </w:r>
      <w:r w:rsidRPr="00E7417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</w:t>
      </w:r>
      <w:r w:rsidRPr="00C747D0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U</w:t>
      </w:r>
      <w:r w:rsidRPr="00C747D0">
        <w:rPr>
          <w:rFonts w:ascii="Times New Roman" w:hAnsi="Times New Roman" w:cs="Times New Roman"/>
        </w:rPr>
        <w:t>, Operational taxonomic unit</w:t>
      </w:r>
      <w:r>
        <w:rPr>
          <w:rFonts w:ascii="Times New Roman" w:hAnsi="Times New Roman" w:cs="Times New Roman"/>
        </w:rPr>
        <w:t>; FC,</w:t>
      </w:r>
      <w:r w:rsidRPr="00C747D0">
        <w:rPr>
          <w:rFonts w:ascii="Times New Roman" w:hAnsi="Times New Roman" w:cs="Times New Roman"/>
        </w:rPr>
        <w:t xml:space="preserve"> </w:t>
      </w:r>
      <w:r w:rsidRPr="00C747D0">
        <w:rPr>
          <w:rFonts w:ascii="Times New Roman" w:eastAsia="Times New Roman" w:hAnsi="Times New Roman" w:cs="Times New Roman"/>
          <w:bCs/>
          <w:color w:val="000000"/>
          <w:lang w:eastAsia="fr-CH"/>
        </w:rPr>
        <w:t>Fold change (log2)</w:t>
      </w:r>
      <w:r>
        <w:rPr>
          <w:rFonts w:ascii="Times New Roman" w:eastAsia="Times New Roman" w:hAnsi="Times New Roman" w:cs="Times New Roman"/>
          <w:bCs/>
          <w:color w:val="000000"/>
          <w:lang w:eastAsia="fr-CH"/>
        </w:rPr>
        <w:t>.</w:t>
      </w:r>
    </w:p>
  </w:footnote>
  <w:footnote w:id="8">
    <w:p w14:paraId="27D69854" w14:textId="77777777" w:rsidR="004A7D39" w:rsidRPr="00C747D0" w:rsidRDefault="004A7D3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 w:cs="Times New Roman"/>
        </w:rPr>
        <w:t xml:space="preserve">FC, </w:t>
      </w:r>
      <w:r w:rsidRPr="00C747D0">
        <w:rPr>
          <w:rFonts w:ascii="Times New Roman" w:eastAsia="Times New Roman" w:hAnsi="Times New Roman" w:cs="Times New Roman"/>
          <w:bCs/>
          <w:color w:val="000000"/>
          <w:lang w:eastAsia="fr-CH"/>
        </w:rPr>
        <w:t>Fold change (log2)</w:t>
      </w:r>
      <w:r>
        <w:rPr>
          <w:rFonts w:ascii="Times New Roman" w:eastAsia="Times New Roman" w:hAnsi="Times New Roman" w:cs="Times New Roman"/>
          <w:bCs/>
          <w:color w:val="000000"/>
          <w:lang w:eastAsia="fr-CH"/>
        </w:rPr>
        <w:t>.</w:t>
      </w:r>
    </w:p>
  </w:footnote>
  <w:footnote w:id="9">
    <w:p w14:paraId="6E9E971E" w14:textId="77777777" w:rsidR="004A7D39" w:rsidRPr="002475D6" w:rsidRDefault="004A7D39" w:rsidP="00E4293C">
      <w:pPr>
        <w:pStyle w:val="FootnoteText"/>
      </w:pPr>
      <w:r w:rsidRPr="00FC6869">
        <w:rPr>
          <w:rStyle w:val="FootnoteReference"/>
        </w:rPr>
        <w:footnoteRef/>
      </w:r>
      <w:r w:rsidRPr="00FC6869">
        <w:t xml:space="preserve"> </w:t>
      </w:r>
      <w:r>
        <w:rPr>
          <w:rFonts w:ascii="Times New Roman" w:hAnsi="Times New Roman" w:cs="Times New Roman"/>
        </w:rPr>
        <w:t>O</w:t>
      </w:r>
      <w:r w:rsidRPr="00C747D0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U</w:t>
      </w:r>
      <w:r w:rsidRPr="00C747D0">
        <w:rPr>
          <w:rFonts w:ascii="Times New Roman" w:hAnsi="Times New Roman" w:cs="Times New Roman"/>
        </w:rPr>
        <w:t>, Operational taxonomic unit</w:t>
      </w:r>
      <w:r>
        <w:rPr>
          <w:rFonts w:ascii="Times New Roman" w:hAnsi="Times New Roman" w:cs="Times New Roman"/>
        </w:rPr>
        <w:t xml:space="preserve">; FC, </w:t>
      </w:r>
      <w:r w:rsidRPr="00C747D0">
        <w:rPr>
          <w:rFonts w:ascii="Times New Roman" w:eastAsia="Times New Roman" w:hAnsi="Times New Roman" w:cs="Times New Roman"/>
          <w:bCs/>
          <w:color w:val="000000"/>
          <w:lang w:eastAsia="fr-CH"/>
        </w:rPr>
        <w:t>Fold change (log2)</w:t>
      </w:r>
      <w:r>
        <w:rPr>
          <w:rFonts w:ascii="Times New Roman" w:eastAsia="Times New Roman" w:hAnsi="Times New Roman" w:cs="Times New Roman"/>
          <w:bCs/>
          <w:color w:val="000000"/>
          <w:lang w:eastAsia="fr-CH"/>
        </w:rPr>
        <w:t>.</w:t>
      </w:r>
    </w:p>
  </w:footnote>
  <w:footnote w:id="10">
    <w:p w14:paraId="55185A79" w14:textId="77777777" w:rsidR="004A7D39" w:rsidRPr="002475D6" w:rsidRDefault="004A7D39" w:rsidP="00E4293C">
      <w:pPr>
        <w:pStyle w:val="FootnoteText"/>
      </w:pPr>
      <w:r w:rsidRPr="00E7417F">
        <w:rPr>
          <w:rStyle w:val="FootnoteReference"/>
        </w:rPr>
        <w:footnoteRef/>
      </w:r>
      <w:r w:rsidRPr="00E7417F">
        <w:t xml:space="preserve"> </w:t>
      </w:r>
      <w:r>
        <w:rPr>
          <w:rFonts w:ascii="Times New Roman" w:hAnsi="Times New Roman" w:cs="Times New Roman"/>
        </w:rPr>
        <w:t>O</w:t>
      </w:r>
      <w:r w:rsidRPr="00C747D0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U</w:t>
      </w:r>
      <w:r w:rsidRPr="00C747D0">
        <w:rPr>
          <w:rFonts w:ascii="Times New Roman" w:hAnsi="Times New Roman" w:cs="Times New Roman"/>
        </w:rPr>
        <w:t>, Operational taxonomic unit</w:t>
      </w:r>
      <w:r>
        <w:rPr>
          <w:rFonts w:ascii="Times New Roman" w:hAnsi="Times New Roman" w:cs="Times New Roman"/>
        </w:rPr>
        <w:t>; FC,</w:t>
      </w:r>
      <w:r w:rsidRPr="00C747D0">
        <w:rPr>
          <w:rFonts w:ascii="Times New Roman" w:hAnsi="Times New Roman" w:cs="Times New Roman"/>
        </w:rPr>
        <w:t xml:space="preserve"> </w:t>
      </w:r>
      <w:r w:rsidRPr="00C747D0">
        <w:rPr>
          <w:rFonts w:ascii="Times New Roman" w:eastAsia="Times New Roman" w:hAnsi="Times New Roman" w:cs="Times New Roman"/>
          <w:bCs/>
          <w:color w:val="000000"/>
          <w:lang w:eastAsia="fr-CH"/>
        </w:rPr>
        <w:t>Fold change (log2)</w:t>
      </w:r>
      <w:r>
        <w:rPr>
          <w:rFonts w:ascii="Times New Roman" w:eastAsia="Times New Roman" w:hAnsi="Times New Roman" w:cs="Times New Roman"/>
          <w:bCs/>
          <w:color w:val="000000"/>
          <w:lang w:eastAsia="fr-CH"/>
        </w:rPr>
        <w:t>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598755"/>
      <w:docPartObj>
        <w:docPartGallery w:val="Page Numbers (Top of Page)"/>
        <w:docPartUnique/>
      </w:docPartObj>
    </w:sdtPr>
    <w:sdtEndPr>
      <w:rPr>
        <w:sz w:val="24"/>
        <w:szCs w:val="24"/>
      </w:rPr>
    </w:sdtEndPr>
    <w:sdtContent>
      <w:p w14:paraId="6383831A" w14:textId="77777777" w:rsidR="004A7D39" w:rsidRPr="00844151" w:rsidRDefault="004A7D39">
        <w:pPr>
          <w:pStyle w:val="Header"/>
          <w:jc w:val="right"/>
          <w:rPr>
            <w:sz w:val="24"/>
            <w:szCs w:val="24"/>
          </w:rPr>
        </w:pPr>
        <w:r w:rsidRPr="00844151">
          <w:rPr>
            <w:sz w:val="24"/>
            <w:szCs w:val="24"/>
          </w:rPr>
          <w:fldChar w:fldCharType="begin"/>
        </w:r>
        <w:r w:rsidRPr="00844151">
          <w:rPr>
            <w:sz w:val="24"/>
            <w:szCs w:val="24"/>
          </w:rPr>
          <w:instrText xml:space="preserve"> </w:instrText>
        </w:r>
        <w:r>
          <w:rPr>
            <w:sz w:val="24"/>
            <w:szCs w:val="24"/>
          </w:rPr>
          <w:instrText>PAGE</w:instrText>
        </w:r>
        <w:r w:rsidRPr="00844151">
          <w:rPr>
            <w:sz w:val="24"/>
            <w:szCs w:val="24"/>
          </w:rPr>
          <w:instrText xml:space="preserve">   \* MERGEFORMAT </w:instrText>
        </w:r>
        <w:r w:rsidRPr="00844151">
          <w:rPr>
            <w:sz w:val="24"/>
            <w:szCs w:val="24"/>
          </w:rPr>
          <w:fldChar w:fldCharType="separate"/>
        </w:r>
        <w:r w:rsidR="004A1EA1">
          <w:rPr>
            <w:noProof/>
            <w:sz w:val="24"/>
            <w:szCs w:val="24"/>
          </w:rPr>
          <w:t>15</w:t>
        </w:r>
        <w:r w:rsidRPr="00844151">
          <w:rPr>
            <w:sz w:val="24"/>
            <w:szCs w:val="24"/>
          </w:rPr>
          <w:fldChar w:fldCharType="end"/>
        </w:r>
      </w:p>
    </w:sdtContent>
  </w:sdt>
  <w:p w14:paraId="47495F47" w14:textId="77777777" w:rsidR="004A7D39" w:rsidRDefault="004A7D39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135252"/>
      <w:docPartObj>
        <w:docPartGallery w:val="Page Numbers (Top of Page)"/>
        <w:docPartUnique/>
      </w:docPartObj>
    </w:sdtPr>
    <w:sdtEndPr>
      <w:rPr>
        <w:sz w:val="24"/>
        <w:szCs w:val="24"/>
      </w:rPr>
    </w:sdtEndPr>
    <w:sdtContent>
      <w:p w14:paraId="785BFF3F" w14:textId="77777777" w:rsidR="004A7D39" w:rsidRPr="00844151" w:rsidRDefault="004A7D39">
        <w:pPr>
          <w:pStyle w:val="Header"/>
          <w:jc w:val="right"/>
          <w:rPr>
            <w:sz w:val="24"/>
            <w:szCs w:val="24"/>
          </w:rPr>
        </w:pPr>
        <w:r w:rsidRPr="00844151">
          <w:rPr>
            <w:sz w:val="24"/>
            <w:szCs w:val="24"/>
          </w:rPr>
          <w:fldChar w:fldCharType="begin"/>
        </w:r>
        <w:r w:rsidRPr="00844151">
          <w:rPr>
            <w:sz w:val="24"/>
            <w:szCs w:val="24"/>
          </w:rPr>
          <w:instrText xml:space="preserve"> </w:instrText>
        </w:r>
        <w:r>
          <w:rPr>
            <w:sz w:val="24"/>
            <w:szCs w:val="24"/>
          </w:rPr>
          <w:instrText>PAGE</w:instrText>
        </w:r>
        <w:r w:rsidRPr="00844151">
          <w:rPr>
            <w:sz w:val="24"/>
            <w:szCs w:val="24"/>
          </w:rPr>
          <w:instrText xml:space="preserve">   \* MERGEFORMAT </w:instrText>
        </w:r>
        <w:r w:rsidRPr="00844151">
          <w:rPr>
            <w:sz w:val="24"/>
            <w:szCs w:val="24"/>
          </w:rPr>
          <w:fldChar w:fldCharType="separate"/>
        </w:r>
        <w:r w:rsidR="004A1EA1">
          <w:rPr>
            <w:noProof/>
            <w:sz w:val="24"/>
            <w:szCs w:val="24"/>
          </w:rPr>
          <w:t>16</w:t>
        </w:r>
        <w:r w:rsidRPr="00844151">
          <w:rPr>
            <w:sz w:val="24"/>
            <w:szCs w:val="24"/>
          </w:rPr>
          <w:fldChar w:fldCharType="end"/>
        </w:r>
      </w:p>
    </w:sdtContent>
  </w:sdt>
  <w:p w14:paraId="7C5C1DD4" w14:textId="77777777" w:rsidR="004A7D39" w:rsidRDefault="004A7D39">
    <w:pPr>
      <w:pStyle w:val="Header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9328921"/>
      <w:docPartObj>
        <w:docPartGallery w:val="Page Numbers (Top of Page)"/>
        <w:docPartUnique/>
      </w:docPartObj>
    </w:sdtPr>
    <w:sdtEndPr>
      <w:rPr>
        <w:sz w:val="24"/>
        <w:szCs w:val="24"/>
      </w:rPr>
    </w:sdtEndPr>
    <w:sdtContent>
      <w:p w14:paraId="7195D411" w14:textId="77777777" w:rsidR="004A7D39" w:rsidRPr="00844151" w:rsidRDefault="004A7D39">
        <w:pPr>
          <w:pStyle w:val="Header"/>
          <w:jc w:val="right"/>
          <w:rPr>
            <w:sz w:val="24"/>
            <w:szCs w:val="24"/>
          </w:rPr>
        </w:pPr>
        <w:r w:rsidRPr="00844151">
          <w:rPr>
            <w:sz w:val="24"/>
            <w:szCs w:val="24"/>
          </w:rPr>
          <w:fldChar w:fldCharType="begin"/>
        </w:r>
        <w:r w:rsidRPr="00844151">
          <w:rPr>
            <w:sz w:val="24"/>
            <w:szCs w:val="24"/>
          </w:rPr>
          <w:instrText xml:space="preserve"> </w:instrText>
        </w:r>
        <w:r>
          <w:rPr>
            <w:sz w:val="24"/>
            <w:szCs w:val="24"/>
          </w:rPr>
          <w:instrText>PAGE</w:instrText>
        </w:r>
        <w:r w:rsidRPr="00844151">
          <w:rPr>
            <w:sz w:val="24"/>
            <w:szCs w:val="24"/>
          </w:rPr>
          <w:instrText xml:space="preserve">   \* MERGEFORMAT </w:instrText>
        </w:r>
        <w:r w:rsidRPr="00844151">
          <w:rPr>
            <w:sz w:val="24"/>
            <w:szCs w:val="24"/>
          </w:rPr>
          <w:fldChar w:fldCharType="separate"/>
        </w:r>
        <w:r w:rsidR="004A1EA1">
          <w:rPr>
            <w:noProof/>
            <w:sz w:val="24"/>
            <w:szCs w:val="24"/>
          </w:rPr>
          <w:t>19</w:t>
        </w:r>
        <w:r w:rsidRPr="00844151">
          <w:rPr>
            <w:sz w:val="24"/>
            <w:szCs w:val="24"/>
          </w:rPr>
          <w:fldChar w:fldCharType="end"/>
        </w:r>
      </w:p>
    </w:sdtContent>
  </w:sdt>
  <w:p w14:paraId="1BF58B5C" w14:textId="77777777" w:rsidR="004A7D39" w:rsidRDefault="004A7D39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16699C"/>
    <w:multiLevelType w:val="multilevel"/>
    <w:tmpl w:val="A96ABA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9801A20"/>
    <w:multiLevelType w:val="multilevel"/>
    <w:tmpl w:val="0362F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CB5000E"/>
    <w:multiLevelType w:val="hybridMultilevel"/>
    <w:tmpl w:val="6FBE37BE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20C5A64"/>
    <w:multiLevelType w:val="hybridMultilevel"/>
    <w:tmpl w:val="029A15D4"/>
    <w:lvl w:ilvl="0" w:tplc="54F0CE20">
      <w:start w:val="1"/>
      <w:numFmt w:val="bullet"/>
      <w:lvlText w:val="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245652F"/>
    <w:multiLevelType w:val="multilevel"/>
    <w:tmpl w:val="4F6AFBD4"/>
    <w:lvl w:ilvl="0">
      <w:start w:val="1"/>
      <w:numFmt w:val="decimal"/>
      <w:lvlText w:val="%1.0"/>
      <w:lvlJc w:val="left"/>
      <w:pPr>
        <w:ind w:left="720" w:hanging="720"/>
      </w:pPr>
      <w:rPr>
        <w:rFonts w:hint="default"/>
        <w:b/>
        <w:color w:val="000000" w:themeColor="text1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  <w:b/>
        <w:i w:val="0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i/>
        <w:color w:val="000000" w:themeColor="text1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>
    <w:nsid w:val="2EE3025C"/>
    <w:multiLevelType w:val="multilevel"/>
    <w:tmpl w:val="539C21A2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30E31FF1"/>
    <w:multiLevelType w:val="hybridMultilevel"/>
    <w:tmpl w:val="6FBE37BE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4140E55"/>
    <w:multiLevelType w:val="hybridMultilevel"/>
    <w:tmpl w:val="04DE13EC"/>
    <w:lvl w:ilvl="0" w:tplc="54F0CE20">
      <w:start w:val="1"/>
      <w:numFmt w:val="bullet"/>
      <w:lvlText w:val="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5F04E6D"/>
    <w:multiLevelType w:val="hybridMultilevel"/>
    <w:tmpl w:val="3B56A512"/>
    <w:lvl w:ilvl="0" w:tplc="3768F65E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56165BA"/>
    <w:multiLevelType w:val="multilevel"/>
    <w:tmpl w:val="4F6AFBD4"/>
    <w:lvl w:ilvl="0">
      <w:start w:val="1"/>
      <w:numFmt w:val="decimal"/>
      <w:lvlText w:val="%1.0"/>
      <w:lvlJc w:val="left"/>
      <w:pPr>
        <w:ind w:left="720" w:hanging="720"/>
      </w:pPr>
      <w:rPr>
        <w:rFonts w:hint="default"/>
        <w:b/>
        <w:color w:val="000000" w:themeColor="text1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  <w:b/>
        <w:i w:val="0"/>
        <w:color w:val="000000" w:themeColor="text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i/>
        <w:color w:val="000000" w:themeColor="text1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0">
    <w:nsid w:val="771E1DAD"/>
    <w:multiLevelType w:val="hybridMultilevel"/>
    <w:tmpl w:val="4A78563C"/>
    <w:lvl w:ilvl="0" w:tplc="54F0CE20">
      <w:start w:val="1"/>
      <w:numFmt w:val="bullet"/>
      <w:lvlText w:val="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A5A1E30"/>
    <w:multiLevelType w:val="hybridMultilevel"/>
    <w:tmpl w:val="7FF0B1AC"/>
    <w:lvl w:ilvl="0" w:tplc="54F0CE20">
      <w:start w:val="1"/>
      <w:numFmt w:val="bullet"/>
      <w:lvlText w:val=""/>
      <w:lvlJc w:val="left"/>
      <w:pPr>
        <w:ind w:left="10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"/>
  </w:num>
  <w:num w:numId="3">
    <w:abstractNumId w:val="6"/>
  </w:num>
  <w:num w:numId="4">
    <w:abstractNumId w:val="4"/>
  </w:num>
  <w:num w:numId="5">
    <w:abstractNumId w:val="9"/>
  </w:num>
  <w:num w:numId="6">
    <w:abstractNumId w:val="0"/>
  </w:num>
  <w:num w:numId="7">
    <w:abstractNumId w:val="3"/>
  </w:num>
  <w:num w:numId="8">
    <w:abstractNumId w:val="7"/>
  </w:num>
  <w:num w:numId="9">
    <w:abstractNumId w:val="11"/>
  </w:num>
  <w:num w:numId="10">
    <w:abstractNumId w:val="10"/>
  </w:num>
  <w:num w:numId="11">
    <w:abstractNumId w:val="1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8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rit J Nutrition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82502"/>
    <w:rsid w:val="000A2A21"/>
    <w:rsid w:val="000D1344"/>
    <w:rsid w:val="000D357B"/>
    <w:rsid w:val="00133826"/>
    <w:rsid w:val="001D3579"/>
    <w:rsid w:val="0031608F"/>
    <w:rsid w:val="003B65B8"/>
    <w:rsid w:val="003E7796"/>
    <w:rsid w:val="004A1EA1"/>
    <w:rsid w:val="004A7D39"/>
    <w:rsid w:val="005578AB"/>
    <w:rsid w:val="00597FC0"/>
    <w:rsid w:val="007265EE"/>
    <w:rsid w:val="007B3432"/>
    <w:rsid w:val="00846102"/>
    <w:rsid w:val="00894641"/>
    <w:rsid w:val="009E5BD1"/>
    <w:rsid w:val="00A502A6"/>
    <w:rsid w:val="00AF38F7"/>
    <w:rsid w:val="00BE75CE"/>
    <w:rsid w:val="00C747D0"/>
    <w:rsid w:val="00C94365"/>
    <w:rsid w:val="00CC24C0"/>
    <w:rsid w:val="00CD20CE"/>
    <w:rsid w:val="00CF123F"/>
    <w:rsid w:val="00DC4D98"/>
    <w:rsid w:val="00DE6C2B"/>
    <w:rsid w:val="00E4293C"/>
    <w:rsid w:val="00E6049B"/>
    <w:rsid w:val="00E60F7D"/>
    <w:rsid w:val="00E85E64"/>
    <w:rsid w:val="00F825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C762CF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fr-FR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94641"/>
    <w:pPr>
      <w:spacing w:after="200" w:line="276" w:lineRule="auto"/>
    </w:pPr>
    <w:rPr>
      <w:rFonts w:ascii="Times" w:eastAsiaTheme="minorHAnsi" w:hAnsi="Times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4293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4293C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F82502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ar"/>
    <w:rsid w:val="00F82502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ar"/>
    <w:rsid w:val="00F82502"/>
    <w:pPr>
      <w:spacing w:line="240" w:lineRule="auto"/>
    </w:pPr>
    <w:rPr>
      <w:rFonts w:ascii="Cambria" w:hAnsi="Cambria"/>
    </w:rPr>
  </w:style>
  <w:style w:type="paragraph" w:styleId="Header">
    <w:name w:val="header"/>
    <w:basedOn w:val="Normal"/>
    <w:link w:val="HeaderChar"/>
    <w:uiPriority w:val="99"/>
    <w:unhideWhenUsed/>
    <w:rsid w:val="00E4293C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293C"/>
    <w:rPr>
      <w:rFonts w:eastAsiaTheme="minorHAnsi"/>
      <w:sz w:val="22"/>
      <w:szCs w:val="22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4293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4293C"/>
    <w:rPr>
      <w:rFonts w:ascii="Cambria" w:eastAsia="Times New Roman" w:hAnsi="Cambria" w:cs="Times New Roman"/>
      <w:b/>
      <w:bCs/>
      <w:color w:val="4F81BD"/>
      <w:sz w:val="26"/>
      <w:szCs w:val="26"/>
      <w:lang w:eastAsia="en-US"/>
    </w:rPr>
  </w:style>
  <w:style w:type="paragraph" w:styleId="ListParagraph">
    <w:name w:val="List Paragraph"/>
    <w:basedOn w:val="Normal"/>
    <w:uiPriority w:val="34"/>
    <w:qFormat/>
    <w:rsid w:val="00E4293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4293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29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293C"/>
    <w:rPr>
      <w:rFonts w:ascii="Tahoma" w:eastAsiaTheme="minorHAnsi" w:hAnsi="Tahoma" w:cs="Tahoma"/>
      <w:sz w:val="16"/>
      <w:szCs w:val="16"/>
      <w:lang w:eastAsia="en-US"/>
    </w:rPr>
  </w:style>
  <w:style w:type="table" w:styleId="TableGrid">
    <w:name w:val="Table Grid"/>
    <w:basedOn w:val="TableNormal"/>
    <w:uiPriority w:val="59"/>
    <w:rsid w:val="00E4293C"/>
    <w:rPr>
      <w:rFonts w:eastAsiaTheme="minorHAns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EndNoteBibliographyTitleCar">
    <w:name w:val="EndNote Bibliography Title Car"/>
    <w:basedOn w:val="DefaultParagraphFont"/>
    <w:link w:val="EndNoteBibliographyTitle"/>
    <w:rsid w:val="00E4293C"/>
    <w:rPr>
      <w:rFonts w:ascii="Cambria" w:eastAsiaTheme="minorHAnsi" w:hAnsi="Cambria"/>
      <w:sz w:val="22"/>
      <w:szCs w:val="22"/>
      <w:lang w:eastAsia="en-US"/>
    </w:rPr>
  </w:style>
  <w:style w:type="character" w:customStyle="1" w:styleId="EndNoteBibliographyCar">
    <w:name w:val="EndNote Bibliography Car"/>
    <w:basedOn w:val="DefaultParagraphFont"/>
    <w:link w:val="EndNoteBibliography"/>
    <w:rsid w:val="00E4293C"/>
    <w:rPr>
      <w:rFonts w:ascii="Cambria" w:eastAsiaTheme="minorHAnsi" w:hAnsi="Cambria"/>
      <w:sz w:val="22"/>
      <w:szCs w:val="22"/>
      <w:lang w:eastAsia="en-US"/>
    </w:rPr>
  </w:style>
  <w:style w:type="paragraph" w:styleId="NormalWeb">
    <w:name w:val="Normal (Web)"/>
    <w:basedOn w:val="Normal"/>
    <w:uiPriority w:val="99"/>
    <w:unhideWhenUsed/>
    <w:rsid w:val="00E4293C"/>
    <w:pPr>
      <w:spacing w:before="100" w:beforeAutospacing="1" w:after="100" w:afterAutospacing="1" w:line="240" w:lineRule="auto"/>
    </w:pPr>
    <w:rPr>
      <w:rFonts w:eastAsiaTheme="minorEastAsia" w:cs="Times New Roman"/>
      <w:sz w:val="20"/>
      <w:szCs w:val="20"/>
      <w:lang w:val="en-GB" w:eastAsia="fr-FR"/>
    </w:rPr>
  </w:style>
  <w:style w:type="table" w:customStyle="1" w:styleId="Ombrageclair1">
    <w:name w:val="Ombrage clair1"/>
    <w:basedOn w:val="TableNormal"/>
    <w:uiPriority w:val="60"/>
    <w:rsid w:val="00E4293C"/>
    <w:rPr>
      <w:rFonts w:eastAsiaTheme="minorHAnsi"/>
      <w:color w:val="000000" w:themeColor="text1" w:themeShade="BF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steclaire1">
    <w:name w:val="Liste claire1"/>
    <w:basedOn w:val="TableNormal"/>
    <w:uiPriority w:val="61"/>
    <w:rsid w:val="00E4293C"/>
    <w:rPr>
      <w:rFonts w:eastAsiaTheme="minorHAnsi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Grilleclaire1">
    <w:name w:val="Grille claire1"/>
    <w:basedOn w:val="TableNormal"/>
    <w:uiPriority w:val="62"/>
    <w:rsid w:val="00E4293C"/>
    <w:rPr>
      <w:rFonts w:eastAsiaTheme="minorHAnsi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Tramemoyenne21">
    <w:name w:val="Trame moyenne 21"/>
    <w:basedOn w:val="TableNormal"/>
    <w:uiPriority w:val="64"/>
    <w:rsid w:val="00E4293C"/>
    <w:rPr>
      <w:rFonts w:eastAsiaTheme="minorHAnsi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Listemoyenne11">
    <w:name w:val="Liste moyenne 11"/>
    <w:basedOn w:val="TableNormal"/>
    <w:uiPriority w:val="65"/>
    <w:rsid w:val="00E4293C"/>
    <w:rPr>
      <w:rFonts w:eastAsiaTheme="minorHAnsi"/>
      <w:color w:val="000000" w:themeColor="text1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NoSpacing">
    <w:name w:val="No Spacing"/>
    <w:link w:val="NoSpacingChar"/>
    <w:qFormat/>
    <w:rsid w:val="00E4293C"/>
    <w:rPr>
      <w:rFonts w:eastAsiaTheme="minorHAnsi"/>
      <w:sz w:val="22"/>
      <w:szCs w:val="22"/>
      <w:lang w:eastAsia="en-US"/>
    </w:rPr>
  </w:style>
  <w:style w:type="character" w:customStyle="1" w:styleId="NoSpacingChar">
    <w:name w:val="No Spacing Char"/>
    <w:link w:val="NoSpacing"/>
    <w:rsid w:val="00E4293C"/>
    <w:rPr>
      <w:rFonts w:eastAsiaTheme="minorHAnsi"/>
      <w:sz w:val="22"/>
      <w:szCs w:val="22"/>
      <w:lang w:eastAsia="en-US"/>
    </w:rPr>
  </w:style>
  <w:style w:type="paragraph" w:styleId="CommentText">
    <w:name w:val="annotation text"/>
    <w:basedOn w:val="Normal"/>
    <w:link w:val="CommentTextChar"/>
    <w:uiPriority w:val="99"/>
    <w:unhideWhenUsed/>
    <w:rsid w:val="00E4293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4293C"/>
    <w:rPr>
      <w:rFonts w:eastAsiaTheme="minorHAnsi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29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293C"/>
    <w:rPr>
      <w:rFonts w:eastAsiaTheme="minorHAnsi"/>
      <w:b/>
      <w:bCs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E4293C"/>
    <w:rPr>
      <w:rFonts w:eastAsiaTheme="minorHAnsi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E4293C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293C"/>
    <w:rPr>
      <w:rFonts w:eastAsiaTheme="minorHAnsi"/>
      <w:sz w:val="22"/>
      <w:szCs w:val="22"/>
      <w:lang w:eastAsia="en-US"/>
    </w:rPr>
  </w:style>
  <w:style w:type="character" w:customStyle="1" w:styleId="rwrr">
    <w:name w:val="rwrr"/>
    <w:basedOn w:val="DefaultParagraphFont"/>
    <w:rsid w:val="00E4293C"/>
    <w:rPr>
      <w:color w:val="408CD9"/>
      <w:u w:val="single"/>
      <w:shd w:val="clear" w:color="auto" w:fill="FFFFFF"/>
    </w:rPr>
  </w:style>
  <w:style w:type="character" w:styleId="LineNumber">
    <w:name w:val="line number"/>
    <w:basedOn w:val="DefaultParagraphFont"/>
    <w:uiPriority w:val="99"/>
    <w:semiHidden/>
    <w:unhideWhenUsed/>
    <w:rsid w:val="00E4293C"/>
  </w:style>
  <w:style w:type="character" w:styleId="Emphasis">
    <w:name w:val="Emphasis"/>
    <w:basedOn w:val="DefaultParagraphFont"/>
    <w:uiPriority w:val="20"/>
    <w:qFormat/>
    <w:rsid w:val="00E4293C"/>
    <w:rPr>
      <w:b/>
      <w:bCs/>
      <w:i w:val="0"/>
      <w:iCs w:val="0"/>
    </w:rPr>
  </w:style>
  <w:style w:type="character" w:customStyle="1" w:styleId="spelle">
    <w:name w:val="spelle"/>
    <w:basedOn w:val="DefaultParagraphFont"/>
    <w:rsid w:val="00E4293C"/>
  </w:style>
  <w:style w:type="paragraph" w:styleId="BodyText">
    <w:name w:val="Body Text"/>
    <w:basedOn w:val="Normal"/>
    <w:link w:val="BodyTextChar"/>
    <w:rsid w:val="00E4293C"/>
    <w:pPr>
      <w:spacing w:after="0" w:line="240" w:lineRule="auto"/>
    </w:pPr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E4293C"/>
    <w:rPr>
      <w:rFonts w:ascii="Times New Roman" w:eastAsia="Times New Roman" w:hAnsi="Times New Roman" w:cs="Times New Roman"/>
      <w:b/>
      <w:lang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E4293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E4293C"/>
    <w:rPr>
      <w:rFonts w:eastAsiaTheme="minorHAnsi"/>
      <w:sz w:val="20"/>
      <w:szCs w:val="20"/>
      <w:lang w:eastAsia="en-US"/>
    </w:rPr>
  </w:style>
  <w:style w:type="character" w:styleId="EndnoteReference">
    <w:name w:val="endnote reference"/>
    <w:basedOn w:val="DefaultParagraphFont"/>
    <w:uiPriority w:val="99"/>
    <w:unhideWhenUsed/>
    <w:rsid w:val="00E4293C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E4293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4293C"/>
    <w:rPr>
      <w:rFonts w:eastAsiaTheme="minorHAnsi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unhideWhenUsed/>
    <w:rsid w:val="00E4293C"/>
    <w:rPr>
      <w:vertAlign w:val="superscript"/>
    </w:rPr>
  </w:style>
  <w:style w:type="character" w:customStyle="1" w:styleId="highlight2">
    <w:name w:val="highlight2"/>
    <w:basedOn w:val="DefaultParagraphFont"/>
    <w:rsid w:val="00E4293C"/>
  </w:style>
  <w:style w:type="character" w:styleId="CommentReference">
    <w:name w:val="annotation reference"/>
    <w:basedOn w:val="DefaultParagraphFont"/>
    <w:uiPriority w:val="99"/>
    <w:semiHidden/>
    <w:unhideWhenUsed/>
    <w:rsid w:val="00E4293C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emf"/><Relationship Id="rId12" Type="http://schemas.openxmlformats.org/officeDocument/2006/relationships/image" Target="media/image2.emf"/><Relationship Id="rId13" Type="http://schemas.openxmlformats.org/officeDocument/2006/relationships/image" Target="media/image3.emf"/><Relationship Id="rId14" Type="http://schemas.openxmlformats.org/officeDocument/2006/relationships/header" Target="header3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chart" Target="charts/chart1.xml"/><Relationship Id="rId10" Type="http://schemas.openxmlformats.org/officeDocument/2006/relationships/header" Target="header2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/Users/kathrynburton/Documents/PHD_Lausanne/Microbiology/Publication/BJN_finale/LAB_count.Fig%20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40689967017255"/>
          <c:y val="0.031903792198389"/>
          <c:w val="0.759310032982745"/>
          <c:h val="0.72896127300326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Ferment!$O$5</c:f>
              <c:strCache>
                <c:ptCount val="1"/>
                <c:pt idx="0">
                  <c:v>Day 1</c:v>
                </c:pt>
              </c:strCache>
            </c:strRef>
          </c:tx>
          <c:spPr>
            <a:solidFill>
              <a:schemeClr val="tx1">
                <a:lumMod val="50000"/>
                <a:lumOff val="50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Ferment!$P$7:$P$9</c:f>
                <c:numCache>
                  <c:formatCode>General</c:formatCode>
                  <c:ptCount val="3"/>
                  <c:pt idx="0">
                    <c:v>2.44463289677612E8</c:v>
                  </c:pt>
                  <c:pt idx="1">
                    <c:v>4.17792492353162E7</c:v>
                  </c:pt>
                  <c:pt idx="2">
                    <c:v>811533.5277526528</c:v>
                  </c:pt>
                </c:numCache>
              </c:numRef>
            </c:plus>
            <c:minus>
              <c:numRef>
                <c:f>Ferment!$P$7:$P$9</c:f>
                <c:numCache>
                  <c:formatCode>General</c:formatCode>
                  <c:ptCount val="3"/>
                  <c:pt idx="0">
                    <c:v>2.44463289677612E8</c:v>
                  </c:pt>
                  <c:pt idx="1">
                    <c:v>4.17792492353162E7</c:v>
                  </c:pt>
                  <c:pt idx="2">
                    <c:v>811533.5277526528</c:v>
                  </c:pt>
                </c:numCache>
              </c:numRef>
            </c:minus>
          </c:errBars>
          <c:cat>
            <c:strRef>
              <c:f>Ferment!$N$7:$N$9</c:f>
              <c:strCache>
                <c:ptCount val="3"/>
                <c:pt idx="0">
                  <c:v>Streptococcus thermophilus</c:v>
                </c:pt>
                <c:pt idx="1">
                  <c:v>Lactobacillus delbrueckii spp.bulgaricus</c:v>
                </c:pt>
                <c:pt idx="2">
                  <c:v>Lactobacillus rhamnosus GG</c:v>
                </c:pt>
              </c:strCache>
            </c:strRef>
          </c:cat>
          <c:val>
            <c:numRef>
              <c:f>Ferment!$O$7:$O$9</c:f>
              <c:numCache>
                <c:formatCode>0.00E+00</c:formatCode>
                <c:ptCount val="3"/>
                <c:pt idx="0">
                  <c:v>7.625E8</c:v>
                </c:pt>
                <c:pt idx="1">
                  <c:v>1.28183333333333E8</c:v>
                </c:pt>
                <c:pt idx="2">
                  <c:v>3.50666666666667E6</c:v>
                </c:pt>
              </c:numCache>
            </c:numRef>
          </c:val>
        </c:ser>
        <c:ser>
          <c:idx val="1"/>
          <c:order val="1"/>
          <c:tx>
            <c:strRef>
              <c:f>Ferment!$Q$5</c:f>
              <c:strCache>
                <c:ptCount val="1"/>
                <c:pt idx="0">
                  <c:v>Day 7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Ferment!$R$7:$R$9</c:f>
                <c:numCache>
                  <c:formatCode>General</c:formatCode>
                  <c:ptCount val="3"/>
                  <c:pt idx="0">
                    <c:v>2.56671515105722E8</c:v>
                  </c:pt>
                  <c:pt idx="1">
                    <c:v>3.41764246228303E7</c:v>
                  </c:pt>
                  <c:pt idx="2">
                    <c:v>837559.9481032191</c:v>
                  </c:pt>
                </c:numCache>
              </c:numRef>
            </c:plus>
            <c:minus>
              <c:numRef>
                <c:f>Ferment!$R$7:$R$9</c:f>
                <c:numCache>
                  <c:formatCode>General</c:formatCode>
                  <c:ptCount val="3"/>
                  <c:pt idx="0">
                    <c:v>2.56671515105722E8</c:v>
                  </c:pt>
                  <c:pt idx="1">
                    <c:v>3.41764246228303E7</c:v>
                  </c:pt>
                  <c:pt idx="2">
                    <c:v>837559.9481032191</c:v>
                  </c:pt>
                </c:numCache>
              </c:numRef>
            </c:minus>
          </c:errBars>
          <c:cat>
            <c:strRef>
              <c:f>Ferment!$N$7:$N$9</c:f>
              <c:strCache>
                <c:ptCount val="3"/>
                <c:pt idx="0">
                  <c:v>Streptococcus thermophilus</c:v>
                </c:pt>
                <c:pt idx="1">
                  <c:v>Lactobacillus delbrueckii spp.bulgaricus</c:v>
                </c:pt>
                <c:pt idx="2">
                  <c:v>Lactobacillus rhamnosus GG</c:v>
                </c:pt>
              </c:strCache>
            </c:strRef>
          </c:cat>
          <c:val>
            <c:numRef>
              <c:f>Ferment!$Q$7:$Q$9</c:f>
              <c:numCache>
                <c:formatCode>0.00E+00</c:formatCode>
                <c:ptCount val="3"/>
                <c:pt idx="0">
                  <c:v>5.56333333333333E8</c:v>
                </c:pt>
                <c:pt idx="1">
                  <c:v>8.51E7</c:v>
                </c:pt>
                <c:pt idx="2">
                  <c:v>2.78333333333333E6</c:v>
                </c:pt>
              </c:numCache>
            </c:numRef>
          </c:val>
        </c:ser>
        <c:ser>
          <c:idx val="2"/>
          <c:order val="2"/>
          <c:tx>
            <c:strRef>
              <c:f>Ferment!$S$5</c:f>
              <c:strCache>
                <c:ptCount val="1"/>
                <c:pt idx="0">
                  <c:v>Day 14</c:v>
                </c:pt>
              </c:strCache>
            </c:strRef>
          </c:tx>
          <c:spPr>
            <a:solidFill>
              <a:schemeClr val="bg1">
                <a:lumMod val="8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Ferment!$T$7:$T$9</c:f>
                <c:numCache>
                  <c:formatCode>General</c:formatCode>
                  <c:ptCount val="3"/>
                  <c:pt idx="0">
                    <c:v>9.21165927868953E7</c:v>
                  </c:pt>
                  <c:pt idx="1">
                    <c:v>2.91018212488497E7</c:v>
                  </c:pt>
                  <c:pt idx="2">
                    <c:v>897385.1829992876</c:v>
                  </c:pt>
                </c:numCache>
              </c:numRef>
            </c:plus>
            <c:minus>
              <c:numRef>
                <c:f>Ferment!$T$7:$T$9</c:f>
                <c:numCache>
                  <c:formatCode>General</c:formatCode>
                  <c:ptCount val="3"/>
                  <c:pt idx="0">
                    <c:v>9.21165927868953E7</c:v>
                  </c:pt>
                  <c:pt idx="1">
                    <c:v>2.91018212488497E7</c:v>
                  </c:pt>
                  <c:pt idx="2">
                    <c:v>897385.1829992876</c:v>
                  </c:pt>
                </c:numCache>
              </c:numRef>
            </c:minus>
          </c:errBars>
          <c:cat>
            <c:strRef>
              <c:f>Ferment!$N$7:$N$9</c:f>
              <c:strCache>
                <c:ptCount val="3"/>
                <c:pt idx="0">
                  <c:v>Streptococcus thermophilus</c:v>
                </c:pt>
                <c:pt idx="1">
                  <c:v>Lactobacillus delbrueckii spp.bulgaricus</c:v>
                </c:pt>
                <c:pt idx="2">
                  <c:v>Lactobacillus rhamnosus GG</c:v>
                </c:pt>
              </c:strCache>
            </c:strRef>
          </c:cat>
          <c:val>
            <c:numRef>
              <c:f>Ferment!$S$7:$S$9</c:f>
              <c:numCache>
                <c:formatCode>0.00E+00</c:formatCode>
                <c:ptCount val="3"/>
                <c:pt idx="0">
                  <c:v>6.31333333333333E8</c:v>
                </c:pt>
                <c:pt idx="1">
                  <c:v>5.78E7</c:v>
                </c:pt>
                <c:pt idx="2">
                  <c:v>2.20383333333333E6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929361376"/>
        <c:axId val="923602608"/>
      </c:barChart>
      <c:catAx>
        <c:axId val="9293613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 i="1">
                <a:latin typeface="Helvetica" pitchFamily="34" charset="0"/>
                <a:cs typeface="Helvetica" pitchFamily="34" charset="0"/>
              </a:defRPr>
            </a:pPr>
            <a:endParaRPr lang="en-US"/>
          </a:p>
        </c:txPr>
        <c:crossAx val="923602608"/>
        <c:crosses val="autoZero"/>
        <c:auto val="1"/>
        <c:lblAlgn val="ctr"/>
        <c:lblOffset val="100"/>
        <c:noMultiLvlLbl val="0"/>
      </c:catAx>
      <c:valAx>
        <c:axId val="923602608"/>
        <c:scaling>
          <c:logBase val="10.0"/>
          <c:orientation val="minMax"/>
          <c:max val="1.0E9"/>
        </c:scaling>
        <c:delete val="0"/>
        <c:axPos val="l"/>
        <c:title>
          <c:tx>
            <c:rich>
              <a:bodyPr rot="0" vert="horz"/>
              <a:lstStyle/>
              <a:p>
                <a:pPr>
                  <a:defRPr sz="1000">
                    <a:latin typeface="Helvetica" pitchFamily="34" charset="0"/>
                    <a:cs typeface="Helvetica" pitchFamily="34" charset="0"/>
                  </a:defRPr>
                </a:pPr>
                <a:r>
                  <a:rPr lang="fr-CH" sz="1000">
                    <a:latin typeface="Helvetica" pitchFamily="34" charset="0"/>
                    <a:cs typeface="Helvetica" pitchFamily="34" charset="0"/>
                  </a:rPr>
                  <a:t>CFU/g</a:t>
                </a:r>
              </a:p>
            </c:rich>
          </c:tx>
          <c:layout>
            <c:manualLayout>
              <c:xMode val="edge"/>
              <c:yMode val="edge"/>
              <c:x val="0.00538805774278215"/>
              <c:y val="0.0156529369998963"/>
            </c:manualLayout>
          </c:layout>
          <c:overlay val="0"/>
        </c:title>
        <c:numFmt formatCode="0.00E+00" sourceLinked="1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900">
                <a:latin typeface="Helvetica" pitchFamily="34" charset="0"/>
                <a:cs typeface="Helvetica" pitchFamily="34" charset="0"/>
              </a:defRPr>
            </a:pPr>
            <a:endParaRPr lang="en-US"/>
          </a:p>
        </c:txPr>
        <c:crossAx val="929361376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0B67EC1-AA28-6F41-85DB-D759AD448B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0</Pages>
  <Words>3131</Words>
  <Characters>18818</Characters>
  <Application>Microsoft Macintosh Word</Application>
  <DocSecurity>0</DocSecurity>
  <Lines>216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yn Burton</dc:creator>
  <cp:keywords/>
  <dc:description/>
  <cp:lastModifiedBy>Kathryn Burton</cp:lastModifiedBy>
  <cp:revision>3</cp:revision>
  <dcterms:created xsi:type="dcterms:W3CDTF">2017-06-06T16:01:00Z</dcterms:created>
  <dcterms:modified xsi:type="dcterms:W3CDTF">2017-06-06T16:09:00Z</dcterms:modified>
</cp:coreProperties>
</file>